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277C5B">
        <w:rPr>
          <w:b w:val="0"/>
          <w:sz w:val="36"/>
          <w:szCs w:val="36"/>
        </w:rPr>
        <w:t>4.1</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t>Dav</w:t>
      </w:r>
      <w:r w:rsidR="00E041E3">
        <w:t>id R. Glowacki, Chi-Hsiu Liang,</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5B3AF7">
        <w:rPr>
          <w:noProof/>
        </w:rPr>
        <w:t>19 February 2016</w:t>
      </w:r>
      <w:r w:rsidR="007A15CE">
        <w:fldChar w:fldCharType="end"/>
      </w:r>
    </w:p>
    <w:p w:rsidR="00F77C82" w:rsidRPr="00C05534" w:rsidRDefault="00F77C82" w:rsidP="00C05534">
      <w:pPr>
        <w:pStyle w:val="Heading1"/>
      </w:pPr>
      <w:bookmarkStart w:id="0" w:name="_Toc443592233"/>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43592234"/>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43592235"/>
      <w:r w:rsidRPr="00C05534">
        <w:lastRenderedPageBreak/>
        <w:t>Contents</w:t>
      </w:r>
      <w:bookmarkEnd w:id="2"/>
    </w:p>
    <w:p w:rsidR="005012D9"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5012D9">
        <w:rPr>
          <w:noProof/>
        </w:rPr>
        <w:t>1</w:t>
      </w:r>
      <w:r w:rsidR="005012D9">
        <w:rPr>
          <w:rFonts w:asciiTheme="minorHAnsi" w:eastAsiaTheme="minorEastAsia" w:hAnsiTheme="minorHAnsi" w:cstheme="minorBidi"/>
          <w:noProof/>
          <w:szCs w:val="22"/>
          <w:lang w:eastAsia="en-GB"/>
        </w:rPr>
        <w:tab/>
      </w:r>
      <w:r w:rsidR="005012D9">
        <w:rPr>
          <w:noProof/>
        </w:rPr>
        <w:t>Acknowledgements and Citation</w:t>
      </w:r>
      <w:r w:rsidR="005012D9">
        <w:rPr>
          <w:noProof/>
        </w:rPr>
        <w:tab/>
      </w:r>
      <w:r w:rsidR="005012D9">
        <w:rPr>
          <w:noProof/>
        </w:rPr>
        <w:fldChar w:fldCharType="begin"/>
      </w:r>
      <w:r w:rsidR="005012D9">
        <w:rPr>
          <w:noProof/>
        </w:rPr>
        <w:instrText xml:space="preserve"> PAGEREF _Toc443592233 \h </w:instrText>
      </w:r>
      <w:r w:rsidR="005012D9">
        <w:rPr>
          <w:noProof/>
        </w:rPr>
      </w:r>
      <w:r w:rsidR="005012D9">
        <w:rPr>
          <w:noProof/>
        </w:rPr>
        <w:fldChar w:fldCharType="separate"/>
      </w:r>
      <w:r w:rsidR="005B3AF7">
        <w:rPr>
          <w:noProof/>
        </w:rPr>
        <w:t>2</w:t>
      </w:r>
      <w:r w:rsidR="005012D9">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43592234 \h </w:instrText>
      </w:r>
      <w:r>
        <w:rPr>
          <w:noProof/>
        </w:rPr>
      </w:r>
      <w:r>
        <w:rPr>
          <w:noProof/>
        </w:rPr>
        <w:fldChar w:fldCharType="separate"/>
      </w:r>
      <w:r w:rsidR="005B3AF7">
        <w:rPr>
          <w:noProof/>
        </w:rPr>
        <w:t>3</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43592235 \h </w:instrText>
      </w:r>
      <w:r>
        <w:rPr>
          <w:noProof/>
        </w:rPr>
      </w:r>
      <w:r>
        <w:rPr>
          <w:noProof/>
        </w:rPr>
        <w:fldChar w:fldCharType="separate"/>
      </w:r>
      <w:r w:rsidR="005B3AF7">
        <w:rPr>
          <w:noProof/>
        </w:rPr>
        <w:t>5</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1</w:t>
      </w:r>
      <w:r>
        <w:rPr>
          <w:noProof/>
        </w:rPr>
        <w:tab/>
      </w:r>
      <w:r>
        <w:rPr>
          <w:noProof/>
        </w:rPr>
        <w:fldChar w:fldCharType="begin"/>
      </w:r>
      <w:r>
        <w:rPr>
          <w:noProof/>
        </w:rPr>
        <w:instrText xml:space="preserve"> PAGEREF _Toc443592236 \h </w:instrText>
      </w:r>
      <w:r>
        <w:rPr>
          <w:noProof/>
        </w:rPr>
      </w:r>
      <w:r>
        <w:rPr>
          <w:noProof/>
        </w:rPr>
        <w:fldChar w:fldCharType="separate"/>
      </w:r>
      <w:r w:rsidR="005B3AF7">
        <w:rPr>
          <w:noProof/>
        </w:rPr>
        <w:t>9</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43592237 \h </w:instrText>
      </w:r>
      <w:r>
        <w:rPr>
          <w:noProof/>
        </w:rPr>
      </w:r>
      <w:r>
        <w:rPr>
          <w:noProof/>
        </w:rPr>
        <w:fldChar w:fldCharType="separate"/>
      </w:r>
      <w:r w:rsidR="005B3AF7">
        <w:rPr>
          <w:noProof/>
        </w:rPr>
        <w:t>10</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43592238 \h </w:instrText>
      </w:r>
      <w:r>
        <w:rPr>
          <w:noProof/>
        </w:rPr>
      </w:r>
      <w:r>
        <w:rPr>
          <w:noProof/>
        </w:rPr>
        <w:fldChar w:fldCharType="separate"/>
      </w:r>
      <w:r w:rsidR="005B3AF7">
        <w:rPr>
          <w:noProof/>
        </w:rPr>
        <w:t>13</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43592239 \h </w:instrText>
      </w:r>
      <w:r>
        <w:rPr>
          <w:noProof/>
        </w:rPr>
      </w:r>
      <w:r>
        <w:rPr>
          <w:noProof/>
        </w:rPr>
        <w:fldChar w:fldCharType="separate"/>
      </w:r>
      <w:r w:rsidR="005B3AF7">
        <w:rPr>
          <w:noProof/>
        </w:rPr>
        <w:t>13</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43592240 \h </w:instrText>
      </w:r>
      <w:r>
        <w:rPr>
          <w:noProof/>
        </w:rPr>
      </w:r>
      <w:r>
        <w:rPr>
          <w:noProof/>
        </w:rPr>
        <w:fldChar w:fldCharType="separate"/>
      </w:r>
      <w:r w:rsidR="005B3AF7">
        <w:rPr>
          <w:noProof/>
        </w:rPr>
        <w:t>13</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43592241 \h </w:instrText>
      </w:r>
      <w:r>
        <w:rPr>
          <w:noProof/>
        </w:rPr>
      </w:r>
      <w:r>
        <w:rPr>
          <w:noProof/>
        </w:rPr>
        <w:fldChar w:fldCharType="separate"/>
      </w:r>
      <w:r w:rsidR="005B3AF7">
        <w:rPr>
          <w:noProof/>
        </w:rPr>
        <w:t>13</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43592242 \h </w:instrText>
      </w:r>
      <w:r>
        <w:rPr>
          <w:noProof/>
        </w:rPr>
      </w:r>
      <w:r>
        <w:rPr>
          <w:noProof/>
        </w:rPr>
        <w:fldChar w:fldCharType="separate"/>
      </w:r>
      <w:r w:rsidR="005B3AF7">
        <w:rPr>
          <w:noProof/>
        </w:rPr>
        <w:t>13</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43592243 \h </w:instrText>
      </w:r>
      <w:r>
        <w:rPr>
          <w:noProof/>
        </w:rPr>
      </w:r>
      <w:r>
        <w:rPr>
          <w:noProof/>
        </w:rPr>
        <w:fldChar w:fldCharType="separate"/>
      </w:r>
      <w:r w:rsidR="005B3AF7">
        <w:rPr>
          <w:noProof/>
        </w:rPr>
        <w:t>14</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43592244 \h </w:instrText>
      </w:r>
      <w:r>
        <w:rPr>
          <w:noProof/>
        </w:rPr>
      </w:r>
      <w:r>
        <w:rPr>
          <w:noProof/>
        </w:rPr>
        <w:fldChar w:fldCharType="separate"/>
      </w:r>
      <w:r w:rsidR="005B3AF7">
        <w:rPr>
          <w:noProof/>
        </w:rPr>
        <w:t>15</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43592245 \h </w:instrText>
      </w:r>
      <w:r>
        <w:rPr>
          <w:noProof/>
        </w:rPr>
      </w:r>
      <w:r>
        <w:rPr>
          <w:noProof/>
        </w:rPr>
        <w:fldChar w:fldCharType="separate"/>
      </w:r>
      <w:r w:rsidR="005B3AF7">
        <w:rPr>
          <w:noProof/>
        </w:rPr>
        <w:t>15</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43592246 \h </w:instrText>
      </w:r>
      <w:r>
        <w:rPr>
          <w:noProof/>
        </w:rPr>
      </w:r>
      <w:r>
        <w:rPr>
          <w:noProof/>
        </w:rPr>
        <w:fldChar w:fldCharType="separate"/>
      </w:r>
      <w:r w:rsidR="005B3AF7">
        <w:rPr>
          <w:noProof/>
        </w:rPr>
        <w:t>15</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43592247 \h </w:instrText>
      </w:r>
      <w:r>
        <w:rPr>
          <w:noProof/>
        </w:rPr>
      </w:r>
      <w:r>
        <w:rPr>
          <w:noProof/>
        </w:rPr>
        <w:fldChar w:fldCharType="separate"/>
      </w:r>
      <w:r w:rsidR="005B3AF7">
        <w:rPr>
          <w:noProof/>
        </w:rPr>
        <w:t>16</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43592248 \h </w:instrText>
      </w:r>
      <w:r>
        <w:rPr>
          <w:noProof/>
        </w:rPr>
      </w:r>
      <w:r>
        <w:rPr>
          <w:noProof/>
        </w:rPr>
        <w:fldChar w:fldCharType="separate"/>
      </w:r>
      <w:r w:rsidR="005B3AF7">
        <w:rPr>
          <w:noProof/>
        </w:rPr>
        <w:t>18</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43592249 \h </w:instrText>
      </w:r>
      <w:r>
        <w:rPr>
          <w:noProof/>
        </w:rPr>
      </w:r>
      <w:r>
        <w:rPr>
          <w:noProof/>
        </w:rPr>
        <w:fldChar w:fldCharType="separate"/>
      </w:r>
      <w:r w:rsidR="005B3AF7">
        <w:rPr>
          <w:noProof/>
        </w:rPr>
        <w:t>18</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43592250 \h </w:instrText>
      </w:r>
      <w:r>
        <w:rPr>
          <w:noProof/>
        </w:rPr>
      </w:r>
      <w:r>
        <w:rPr>
          <w:noProof/>
        </w:rPr>
        <w:fldChar w:fldCharType="separate"/>
      </w:r>
      <w:r w:rsidR="005B3AF7">
        <w:rPr>
          <w:noProof/>
        </w:rPr>
        <w:t>19</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43592251 \h </w:instrText>
      </w:r>
      <w:r>
        <w:rPr>
          <w:noProof/>
        </w:rPr>
      </w:r>
      <w:r>
        <w:rPr>
          <w:noProof/>
        </w:rPr>
        <w:fldChar w:fldCharType="separate"/>
      </w:r>
      <w:r w:rsidR="005B3AF7">
        <w:rPr>
          <w:noProof/>
        </w:rPr>
        <w:t>20</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43592252 \h </w:instrText>
      </w:r>
      <w:r>
        <w:rPr>
          <w:noProof/>
        </w:rPr>
      </w:r>
      <w:r>
        <w:rPr>
          <w:noProof/>
        </w:rPr>
        <w:fldChar w:fldCharType="separate"/>
      </w:r>
      <w:r w:rsidR="005B3AF7">
        <w:rPr>
          <w:noProof/>
        </w:rPr>
        <w:t>22</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43592253 \h </w:instrText>
      </w:r>
      <w:r>
        <w:rPr>
          <w:noProof/>
        </w:rPr>
      </w:r>
      <w:r>
        <w:rPr>
          <w:noProof/>
        </w:rPr>
        <w:fldChar w:fldCharType="separate"/>
      </w:r>
      <w:r w:rsidR="005B3AF7">
        <w:rPr>
          <w:noProof/>
        </w:rPr>
        <w:t>22</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43592254 \h </w:instrText>
      </w:r>
      <w:r>
        <w:rPr>
          <w:noProof/>
        </w:rPr>
      </w:r>
      <w:r>
        <w:rPr>
          <w:noProof/>
        </w:rPr>
        <w:fldChar w:fldCharType="separate"/>
      </w:r>
      <w:r w:rsidR="005B3AF7">
        <w:rPr>
          <w:noProof/>
        </w:rPr>
        <w:t>24</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43592255 \h </w:instrText>
      </w:r>
      <w:r>
        <w:rPr>
          <w:noProof/>
        </w:rPr>
      </w:r>
      <w:r>
        <w:rPr>
          <w:noProof/>
        </w:rPr>
        <w:fldChar w:fldCharType="separate"/>
      </w:r>
      <w:r w:rsidR="005B3AF7">
        <w:rPr>
          <w:noProof/>
        </w:rPr>
        <w:t>25</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43592256 \h </w:instrText>
      </w:r>
      <w:r>
        <w:rPr>
          <w:noProof/>
        </w:rPr>
      </w:r>
      <w:r>
        <w:rPr>
          <w:noProof/>
        </w:rPr>
        <w:fldChar w:fldCharType="separate"/>
      </w:r>
      <w:r w:rsidR="005B3AF7">
        <w:rPr>
          <w:noProof/>
        </w:rPr>
        <w:t>26</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43592257 \h </w:instrText>
      </w:r>
      <w:r>
        <w:rPr>
          <w:noProof/>
        </w:rPr>
      </w:r>
      <w:r>
        <w:rPr>
          <w:noProof/>
        </w:rPr>
        <w:fldChar w:fldCharType="separate"/>
      </w:r>
      <w:r w:rsidR="005B3AF7">
        <w:rPr>
          <w:noProof/>
        </w:rPr>
        <w:t>30</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43592258 \h </w:instrText>
      </w:r>
      <w:r>
        <w:rPr>
          <w:noProof/>
        </w:rPr>
      </w:r>
      <w:r>
        <w:rPr>
          <w:noProof/>
        </w:rPr>
        <w:fldChar w:fldCharType="separate"/>
      </w:r>
      <w:r w:rsidR="005B3AF7">
        <w:rPr>
          <w:noProof/>
        </w:rPr>
        <w:t>33</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43592259 \h </w:instrText>
      </w:r>
      <w:r>
        <w:rPr>
          <w:noProof/>
        </w:rPr>
      </w:r>
      <w:r>
        <w:rPr>
          <w:noProof/>
        </w:rPr>
        <w:fldChar w:fldCharType="separate"/>
      </w:r>
      <w:r w:rsidR="005B3AF7">
        <w:rPr>
          <w:noProof/>
        </w:rPr>
        <w:t>37</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43592260 \h </w:instrText>
      </w:r>
      <w:r>
        <w:rPr>
          <w:noProof/>
        </w:rPr>
      </w:r>
      <w:r>
        <w:rPr>
          <w:noProof/>
        </w:rPr>
        <w:fldChar w:fldCharType="separate"/>
      </w:r>
      <w:r w:rsidR="005B3AF7">
        <w:rPr>
          <w:noProof/>
        </w:rPr>
        <w:t>38</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43592261 \h </w:instrText>
      </w:r>
      <w:r>
        <w:rPr>
          <w:noProof/>
        </w:rPr>
      </w:r>
      <w:r>
        <w:rPr>
          <w:noProof/>
        </w:rPr>
        <w:fldChar w:fldCharType="separate"/>
      </w:r>
      <w:r w:rsidR="005B3AF7">
        <w:rPr>
          <w:noProof/>
        </w:rPr>
        <w:t>39</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43592262 \h </w:instrText>
      </w:r>
      <w:r>
        <w:rPr>
          <w:noProof/>
        </w:rPr>
      </w:r>
      <w:r>
        <w:rPr>
          <w:noProof/>
        </w:rPr>
        <w:fldChar w:fldCharType="separate"/>
      </w:r>
      <w:r w:rsidR="005B3AF7">
        <w:rPr>
          <w:noProof/>
        </w:rPr>
        <w:t>44</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43592263 \h </w:instrText>
      </w:r>
      <w:r>
        <w:rPr>
          <w:noProof/>
        </w:rPr>
      </w:r>
      <w:r>
        <w:rPr>
          <w:noProof/>
        </w:rPr>
        <w:fldChar w:fldCharType="separate"/>
      </w:r>
      <w:r w:rsidR="005B3AF7">
        <w:rPr>
          <w:noProof/>
        </w:rPr>
        <w:t>46</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43592264 \h </w:instrText>
      </w:r>
      <w:r>
        <w:rPr>
          <w:noProof/>
        </w:rPr>
      </w:r>
      <w:r>
        <w:rPr>
          <w:noProof/>
        </w:rPr>
        <w:fldChar w:fldCharType="separate"/>
      </w:r>
      <w:r w:rsidR="005B3AF7">
        <w:rPr>
          <w:noProof/>
        </w:rPr>
        <w:t>46</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43592265 \h </w:instrText>
      </w:r>
      <w:r>
        <w:rPr>
          <w:noProof/>
        </w:rPr>
      </w:r>
      <w:r>
        <w:rPr>
          <w:noProof/>
        </w:rPr>
        <w:fldChar w:fldCharType="separate"/>
      </w:r>
      <w:r w:rsidR="005B3AF7">
        <w:rPr>
          <w:noProof/>
        </w:rPr>
        <w:t>47</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43592266 \h </w:instrText>
      </w:r>
      <w:r>
        <w:rPr>
          <w:noProof/>
        </w:rPr>
      </w:r>
      <w:r>
        <w:rPr>
          <w:noProof/>
        </w:rPr>
        <w:fldChar w:fldCharType="separate"/>
      </w:r>
      <w:r w:rsidR="005B3AF7">
        <w:rPr>
          <w:noProof/>
        </w:rPr>
        <w:t>49</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43592267 \h </w:instrText>
      </w:r>
      <w:r>
        <w:rPr>
          <w:noProof/>
        </w:rPr>
      </w:r>
      <w:r>
        <w:rPr>
          <w:noProof/>
        </w:rPr>
        <w:fldChar w:fldCharType="separate"/>
      </w:r>
      <w:r w:rsidR="005B3AF7">
        <w:rPr>
          <w:noProof/>
        </w:rPr>
        <w:t>49</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43592268 \h </w:instrText>
      </w:r>
      <w:r>
        <w:rPr>
          <w:noProof/>
        </w:rPr>
      </w:r>
      <w:r>
        <w:rPr>
          <w:noProof/>
        </w:rPr>
        <w:fldChar w:fldCharType="separate"/>
      </w:r>
      <w:r w:rsidR="005B3AF7">
        <w:rPr>
          <w:noProof/>
        </w:rPr>
        <w:t>50</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43592269 \h </w:instrText>
      </w:r>
      <w:r>
        <w:rPr>
          <w:noProof/>
        </w:rPr>
      </w:r>
      <w:r>
        <w:rPr>
          <w:noProof/>
        </w:rPr>
        <w:fldChar w:fldCharType="separate"/>
      </w:r>
      <w:r w:rsidR="005B3AF7">
        <w:rPr>
          <w:noProof/>
        </w:rPr>
        <w:t>50</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43592270 \h </w:instrText>
      </w:r>
      <w:r>
        <w:rPr>
          <w:noProof/>
        </w:rPr>
      </w:r>
      <w:r>
        <w:rPr>
          <w:noProof/>
        </w:rPr>
        <w:fldChar w:fldCharType="separate"/>
      </w:r>
      <w:r w:rsidR="005B3AF7">
        <w:rPr>
          <w:noProof/>
        </w:rPr>
        <w:t>51</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43592271 \h </w:instrText>
      </w:r>
      <w:r>
        <w:rPr>
          <w:noProof/>
        </w:rPr>
      </w:r>
      <w:r>
        <w:rPr>
          <w:noProof/>
        </w:rPr>
        <w:fldChar w:fldCharType="separate"/>
      </w:r>
      <w:r w:rsidR="005B3AF7">
        <w:rPr>
          <w:noProof/>
        </w:rPr>
        <w:t>51</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43592272 \h </w:instrText>
      </w:r>
      <w:r>
        <w:rPr>
          <w:noProof/>
        </w:rPr>
      </w:r>
      <w:r>
        <w:rPr>
          <w:noProof/>
        </w:rPr>
        <w:fldChar w:fldCharType="separate"/>
      </w:r>
      <w:r w:rsidR="005B3AF7">
        <w:rPr>
          <w:noProof/>
        </w:rPr>
        <w:t>54</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43592273 \h </w:instrText>
      </w:r>
      <w:r>
        <w:rPr>
          <w:noProof/>
        </w:rPr>
      </w:r>
      <w:r>
        <w:rPr>
          <w:noProof/>
        </w:rPr>
        <w:fldChar w:fldCharType="separate"/>
      </w:r>
      <w:r w:rsidR="005B3AF7">
        <w:rPr>
          <w:noProof/>
        </w:rPr>
        <w:t>56</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43592274 \h </w:instrText>
      </w:r>
      <w:r>
        <w:rPr>
          <w:noProof/>
        </w:rPr>
      </w:r>
      <w:r>
        <w:rPr>
          <w:noProof/>
        </w:rPr>
        <w:fldChar w:fldCharType="separate"/>
      </w:r>
      <w:r w:rsidR="005B3AF7">
        <w:rPr>
          <w:noProof/>
        </w:rPr>
        <w:t>56</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43592275 \h </w:instrText>
      </w:r>
      <w:r>
        <w:rPr>
          <w:noProof/>
        </w:rPr>
      </w:r>
      <w:r>
        <w:rPr>
          <w:noProof/>
        </w:rPr>
        <w:fldChar w:fldCharType="separate"/>
      </w:r>
      <w:r w:rsidR="005B3AF7">
        <w:rPr>
          <w:noProof/>
        </w:rPr>
        <w:t>56</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43592276 \h </w:instrText>
      </w:r>
      <w:r>
        <w:rPr>
          <w:noProof/>
        </w:rPr>
      </w:r>
      <w:r>
        <w:rPr>
          <w:noProof/>
        </w:rPr>
        <w:fldChar w:fldCharType="separate"/>
      </w:r>
      <w:r w:rsidR="005B3AF7">
        <w:rPr>
          <w:noProof/>
        </w:rPr>
        <w:t>56</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C26E4">
        <w:rPr>
          <w:i/>
          <w:noProof/>
        </w:rPr>
        <w:t>k</w:t>
      </w:r>
      <w:r>
        <w:rPr>
          <w:noProof/>
        </w:rPr>
        <w:t>(</w:t>
      </w:r>
      <w:r w:rsidRPr="00AC26E4">
        <w:rPr>
          <w:i/>
          <w:noProof/>
        </w:rPr>
        <w:t>E</w:t>
      </w:r>
      <w:r>
        <w:rPr>
          <w:noProof/>
        </w:rPr>
        <w:t>)s &amp; Tunnelling Corrections</w:t>
      </w:r>
      <w:r>
        <w:rPr>
          <w:noProof/>
        </w:rPr>
        <w:tab/>
      </w:r>
      <w:r>
        <w:rPr>
          <w:noProof/>
        </w:rPr>
        <w:fldChar w:fldCharType="begin"/>
      </w:r>
      <w:r>
        <w:rPr>
          <w:noProof/>
        </w:rPr>
        <w:instrText xml:space="preserve"> PAGEREF _Toc443592277 \h </w:instrText>
      </w:r>
      <w:r>
        <w:rPr>
          <w:noProof/>
        </w:rPr>
      </w:r>
      <w:r>
        <w:rPr>
          <w:noProof/>
        </w:rPr>
        <w:fldChar w:fldCharType="separate"/>
      </w:r>
      <w:r w:rsidR="005B3AF7">
        <w:rPr>
          <w:noProof/>
        </w:rPr>
        <w:t>57</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43592278 \h </w:instrText>
      </w:r>
      <w:r>
        <w:rPr>
          <w:noProof/>
        </w:rPr>
      </w:r>
      <w:r>
        <w:rPr>
          <w:noProof/>
        </w:rPr>
        <w:fldChar w:fldCharType="separate"/>
      </w:r>
      <w:r w:rsidR="005B3AF7">
        <w:rPr>
          <w:noProof/>
        </w:rPr>
        <w:t>57</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43592279 \h </w:instrText>
      </w:r>
      <w:r>
        <w:rPr>
          <w:noProof/>
        </w:rPr>
      </w:r>
      <w:r>
        <w:rPr>
          <w:noProof/>
        </w:rPr>
        <w:fldChar w:fldCharType="separate"/>
      </w:r>
      <w:r w:rsidR="005B3AF7">
        <w:rPr>
          <w:noProof/>
        </w:rPr>
        <w:t>58</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43592280 \h </w:instrText>
      </w:r>
      <w:r>
        <w:rPr>
          <w:noProof/>
        </w:rPr>
      </w:r>
      <w:r>
        <w:rPr>
          <w:noProof/>
        </w:rPr>
        <w:fldChar w:fldCharType="separate"/>
      </w:r>
      <w:r w:rsidR="005B3AF7">
        <w:rPr>
          <w:noProof/>
        </w:rPr>
        <w:t>59</w:t>
      </w:r>
      <w:r>
        <w:rPr>
          <w:noProof/>
        </w:rPr>
        <w:fldChar w:fldCharType="end"/>
      </w:r>
    </w:p>
    <w:p w:rsidR="005012D9" w:rsidRDefault="005012D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43592281 \h </w:instrText>
      </w:r>
      <w:r>
        <w:rPr>
          <w:noProof/>
        </w:rPr>
      </w:r>
      <w:r>
        <w:rPr>
          <w:noProof/>
        </w:rPr>
        <w:fldChar w:fldCharType="separate"/>
      </w:r>
      <w:r w:rsidR="005B3AF7">
        <w:rPr>
          <w:noProof/>
        </w:rPr>
        <w:t>60</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43592282 \h </w:instrText>
      </w:r>
      <w:r>
        <w:rPr>
          <w:noProof/>
        </w:rPr>
      </w:r>
      <w:r>
        <w:rPr>
          <w:noProof/>
        </w:rPr>
        <w:fldChar w:fldCharType="separate"/>
      </w:r>
      <w:r w:rsidR="005B3AF7">
        <w:rPr>
          <w:noProof/>
        </w:rPr>
        <w:t>61</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43592283 \h </w:instrText>
      </w:r>
      <w:r>
        <w:rPr>
          <w:noProof/>
        </w:rPr>
      </w:r>
      <w:r>
        <w:rPr>
          <w:noProof/>
        </w:rPr>
        <w:fldChar w:fldCharType="separate"/>
      </w:r>
      <w:r w:rsidR="005B3AF7">
        <w:rPr>
          <w:noProof/>
        </w:rPr>
        <w:t>62</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43592284 \h </w:instrText>
      </w:r>
      <w:r>
        <w:rPr>
          <w:noProof/>
        </w:rPr>
      </w:r>
      <w:r>
        <w:rPr>
          <w:noProof/>
        </w:rPr>
        <w:fldChar w:fldCharType="separate"/>
      </w:r>
      <w:r w:rsidR="005B3AF7">
        <w:rPr>
          <w:noProof/>
        </w:rPr>
        <w:t>64</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43592285 \h </w:instrText>
      </w:r>
      <w:r>
        <w:rPr>
          <w:noProof/>
        </w:rPr>
      </w:r>
      <w:r>
        <w:rPr>
          <w:noProof/>
        </w:rPr>
        <w:fldChar w:fldCharType="separate"/>
      </w:r>
      <w:r w:rsidR="005B3AF7">
        <w:rPr>
          <w:noProof/>
        </w:rPr>
        <w:t>64</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43592286 \h </w:instrText>
      </w:r>
      <w:r>
        <w:rPr>
          <w:noProof/>
        </w:rPr>
      </w:r>
      <w:r>
        <w:rPr>
          <w:noProof/>
        </w:rPr>
        <w:fldChar w:fldCharType="separate"/>
      </w:r>
      <w:r w:rsidR="005B3AF7">
        <w:rPr>
          <w:noProof/>
        </w:rPr>
        <w:t>65</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43592287 \h </w:instrText>
      </w:r>
      <w:r>
        <w:rPr>
          <w:noProof/>
        </w:rPr>
      </w:r>
      <w:r>
        <w:rPr>
          <w:noProof/>
        </w:rPr>
        <w:fldChar w:fldCharType="separate"/>
      </w:r>
      <w:r w:rsidR="005B3AF7">
        <w:rPr>
          <w:noProof/>
        </w:rPr>
        <w:t>65</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43592288 \h </w:instrText>
      </w:r>
      <w:r>
        <w:rPr>
          <w:noProof/>
        </w:rPr>
      </w:r>
      <w:r>
        <w:rPr>
          <w:noProof/>
        </w:rPr>
        <w:fldChar w:fldCharType="separate"/>
      </w:r>
      <w:r w:rsidR="005B3AF7">
        <w:rPr>
          <w:noProof/>
        </w:rPr>
        <w:t>66</w:t>
      </w:r>
      <w:r>
        <w:rPr>
          <w:noProof/>
        </w:rPr>
        <w:fldChar w:fldCharType="end"/>
      </w:r>
    </w:p>
    <w:p w:rsidR="005012D9" w:rsidRDefault="005012D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43592289 \h </w:instrText>
      </w:r>
      <w:r>
        <w:rPr>
          <w:noProof/>
        </w:rPr>
      </w:r>
      <w:r>
        <w:rPr>
          <w:noProof/>
        </w:rPr>
        <w:fldChar w:fldCharType="separate"/>
      </w:r>
      <w:r w:rsidR="005B3AF7">
        <w:rPr>
          <w:noProof/>
        </w:rPr>
        <w:t>66</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43592290 \h </w:instrText>
      </w:r>
      <w:r>
        <w:rPr>
          <w:noProof/>
        </w:rPr>
      </w:r>
      <w:r>
        <w:rPr>
          <w:noProof/>
        </w:rPr>
        <w:fldChar w:fldCharType="separate"/>
      </w:r>
      <w:r w:rsidR="005B3AF7">
        <w:rPr>
          <w:noProof/>
        </w:rPr>
        <w:t>67</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43592291 \h </w:instrText>
      </w:r>
      <w:r>
        <w:rPr>
          <w:noProof/>
        </w:rPr>
      </w:r>
      <w:r>
        <w:rPr>
          <w:noProof/>
        </w:rPr>
        <w:fldChar w:fldCharType="separate"/>
      </w:r>
      <w:r w:rsidR="005B3AF7">
        <w:rPr>
          <w:noProof/>
        </w:rPr>
        <w:t>67</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43592292 \h </w:instrText>
      </w:r>
      <w:r>
        <w:rPr>
          <w:noProof/>
        </w:rPr>
      </w:r>
      <w:r>
        <w:rPr>
          <w:noProof/>
        </w:rPr>
        <w:fldChar w:fldCharType="separate"/>
      </w:r>
      <w:r w:rsidR="005B3AF7">
        <w:rPr>
          <w:noProof/>
        </w:rPr>
        <w:t>68</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43592293 \h </w:instrText>
      </w:r>
      <w:r>
        <w:rPr>
          <w:noProof/>
        </w:rPr>
      </w:r>
      <w:r>
        <w:rPr>
          <w:noProof/>
        </w:rPr>
        <w:fldChar w:fldCharType="separate"/>
      </w:r>
      <w:r w:rsidR="005B3AF7">
        <w:rPr>
          <w:noProof/>
        </w:rPr>
        <w:t>69</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C26E4">
        <w:rPr>
          <w:noProof/>
          <w:vertAlign w:val="subscript"/>
        </w:rPr>
        <w:t>2</w:t>
      </w:r>
      <w:r>
        <w:rPr>
          <w:noProof/>
        </w:rPr>
        <w:tab/>
      </w:r>
      <w:r>
        <w:rPr>
          <w:noProof/>
        </w:rPr>
        <w:fldChar w:fldCharType="begin"/>
      </w:r>
      <w:r>
        <w:rPr>
          <w:noProof/>
        </w:rPr>
        <w:instrText xml:space="preserve"> PAGEREF _Toc443592294 \h </w:instrText>
      </w:r>
      <w:r>
        <w:rPr>
          <w:noProof/>
        </w:rPr>
      </w:r>
      <w:r>
        <w:rPr>
          <w:noProof/>
        </w:rPr>
        <w:fldChar w:fldCharType="separate"/>
      </w:r>
      <w:r w:rsidR="005B3AF7">
        <w:rPr>
          <w:noProof/>
        </w:rPr>
        <w:t>7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C26E4">
        <w:rPr>
          <w:noProof/>
          <w:vertAlign w:val="subscript"/>
        </w:rPr>
        <w:t>2</w:t>
      </w:r>
      <w:r>
        <w:rPr>
          <w:noProof/>
        </w:rPr>
        <w:t>H</w:t>
      </w:r>
      <w:r w:rsidRPr="00AC26E4">
        <w:rPr>
          <w:noProof/>
          <w:vertAlign w:val="subscript"/>
        </w:rPr>
        <w:t>2</w:t>
      </w:r>
      <w:r>
        <w:rPr>
          <w:noProof/>
        </w:rPr>
        <w:tab/>
      </w:r>
      <w:r>
        <w:rPr>
          <w:noProof/>
        </w:rPr>
        <w:fldChar w:fldCharType="begin"/>
      </w:r>
      <w:r>
        <w:rPr>
          <w:noProof/>
        </w:rPr>
        <w:instrText xml:space="preserve"> PAGEREF _Toc443592295 \h </w:instrText>
      </w:r>
      <w:r>
        <w:rPr>
          <w:noProof/>
        </w:rPr>
      </w:r>
      <w:r>
        <w:rPr>
          <w:noProof/>
        </w:rPr>
        <w:fldChar w:fldCharType="separate"/>
      </w:r>
      <w:r w:rsidR="005B3AF7">
        <w:rPr>
          <w:noProof/>
        </w:rPr>
        <w:t>71</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C26E4">
        <w:rPr>
          <w:noProof/>
          <w:vertAlign w:val="subscript"/>
        </w:rPr>
        <w:t>3</w:t>
      </w:r>
      <w:r>
        <w:rPr>
          <w:noProof/>
        </w:rPr>
        <w:t>CO + O</w:t>
      </w:r>
      <w:r w:rsidRPr="00AC26E4">
        <w:rPr>
          <w:noProof/>
          <w:vertAlign w:val="subscript"/>
        </w:rPr>
        <w:t>2</w:t>
      </w:r>
      <w:r>
        <w:rPr>
          <w:noProof/>
        </w:rPr>
        <w:tab/>
      </w:r>
      <w:r>
        <w:rPr>
          <w:noProof/>
        </w:rPr>
        <w:fldChar w:fldCharType="begin"/>
      </w:r>
      <w:r>
        <w:rPr>
          <w:noProof/>
        </w:rPr>
        <w:instrText xml:space="preserve"> PAGEREF _Toc443592296 \h </w:instrText>
      </w:r>
      <w:r>
        <w:rPr>
          <w:noProof/>
        </w:rPr>
      </w:r>
      <w:r>
        <w:rPr>
          <w:noProof/>
        </w:rPr>
        <w:fldChar w:fldCharType="separate"/>
      </w:r>
      <w:r w:rsidR="005B3AF7">
        <w:rPr>
          <w:noProof/>
        </w:rPr>
        <w:t>72</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AC26E4">
        <w:rPr>
          <w:i/>
          <w:noProof/>
        </w:rPr>
        <w:t>i-</w:t>
      </w:r>
      <w:r>
        <w:rPr>
          <w:noProof/>
        </w:rPr>
        <w:t>propyl)</w:t>
      </w:r>
      <w:r>
        <w:rPr>
          <w:noProof/>
        </w:rPr>
        <w:tab/>
      </w:r>
      <w:r>
        <w:rPr>
          <w:noProof/>
        </w:rPr>
        <w:fldChar w:fldCharType="begin"/>
      </w:r>
      <w:r>
        <w:rPr>
          <w:noProof/>
        </w:rPr>
        <w:instrText xml:space="preserve"> PAGEREF _Toc443592297 \h </w:instrText>
      </w:r>
      <w:r>
        <w:rPr>
          <w:noProof/>
        </w:rPr>
      </w:r>
      <w:r>
        <w:rPr>
          <w:noProof/>
        </w:rPr>
        <w:fldChar w:fldCharType="separate"/>
      </w:r>
      <w:r w:rsidR="005B3AF7">
        <w:rPr>
          <w:noProof/>
        </w:rPr>
        <w:t>72</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43592298 \h </w:instrText>
      </w:r>
      <w:r>
        <w:rPr>
          <w:noProof/>
        </w:rPr>
      </w:r>
      <w:r>
        <w:rPr>
          <w:noProof/>
        </w:rPr>
        <w:fldChar w:fldCharType="separate"/>
      </w:r>
      <w:r w:rsidR="005B3AF7">
        <w:rPr>
          <w:noProof/>
        </w:rPr>
        <w:t>73</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43592299 \h </w:instrText>
      </w:r>
      <w:r>
        <w:rPr>
          <w:noProof/>
        </w:rPr>
      </w:r>
      <w:r>
        <w:rPr>
          <w:noProof/>
        </w:rPr>
        <w:fldChar w:fldCharType="separate"/>
      </w:r>
      <w:r w:rsidR="005B3AF7">
        <w:rPr>
          <w:noProof/>
        </w:rPr>
        <w:t>73</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43592300 \h </w:instrText>
      </w:r>
      <w:r>
        <w:rPr>
          <w:noProof/>
        </w:rPr>
      </w:r>
      <w:r>
        <w:rPr>
          <w:noProof/>
        </w:rPr>
        <w:fldChar w:fldCharType="separate"/>
      </w:r>
      <w:r w:rsidR="005B3AF7">
        <w:rPr>
          <w:noProof/>
        </w:rPr>
        <w:t>73</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43592301 \h </w:instrText>
      </w:r>
      <w:r>
        <w:rPr>
          <w:noProof/>
        </w:rPr>
      </w:r>
      <w:r>
        <w:rPr>
          <w:noProof/>
        </w:rPr>
        <w:fldChar w:fldCharType="separate"/>
      </w:r>
      <w:r w:rsidR="005B3AF7">
        <w:rPr>
          <w:noProof/>
        </w:rPr>
        <w:t>74</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43592302 \h </w:instrText>
      </w:r>
      <w:r>
        <w:rPr>
          <w:noProof/>
        </w:rPr>
      </w:r>
      <w:r>
        <w:rPr>
          <w:noProof/>
        </w:rPr>
        <w:fldChar w:fldCharType="separate"/>
      </w:r>
      <w:r w:rsidR="005B3AF7">
        <w:rPr>
          <w:noProof/>
        </w:rPr>
        <w:t>78</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43592303 \h </w:instrText>
      </w:r>
      <w:r>
        <w:rPr>
          <w:noProof/>
        </w:rPr>
      </w:r>
      <w:r>
        <w:rPr>
          <w:noProof/>
        </w:rPr>
        <w:fldChar w:fldCharType="separate"/>
      </w:r>
      <w:r w:rsidR="005B3AF7">
        <w:rPr>
          <w:noProof/>
        </w:rPr>
        <w:t>78</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43592304 \h </w:instrText>
      </w:r>
      <w:r>
        <w:rPr>
          <w:noProof/>
        </w:rPr>
      </w:r>
      <w:r>
        <w:rPr>
          <w:noProof/>
        </w:rPr>
        <w:fldChar w:fldCharType="separate"/>
      </w:r>
      <w:r w:rsidR="005B3AF7">
        <w:rPr>
          <w:noProof/>
        </w:rPr>
        <w:t>79</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43592305 \h </w:instrText>
      </w:r>
      <w:r>
        <w:rPr>
          <w:noProof/>
        </w:rPr>
      </w:r>
      <w:r>
        <w:rPr>
          <w:noProof/>
        </w:rPr>
        <w:fldChar w:fldCharType="separate"/>
      </w:r>
      <w:r w:rsidR="005B3AF7">
        <w:rPr>
          <w:noProof/>
        </w:rPr>
        <w:t>79</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43592306 \h </w:instrText>
      </w:r>
      <w:r>
        <w:rPr>
          <w:noProof/>
        </w:rPr>
      </w:r>
      <w:r>
        <w:rPr>
          <w:noProof/>
        </w:rPr>
        <w:fldChar w:fldCharType="separate"/>
      </w:r>
      <w:r w:rsidR="005B3AF7">
        <w:rPr>
          <w:noProof/>
        </w:rPr>
        <w:t>79</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43592307 \h </w:instrText>
      </w:r>
      <w:r>
        <w:rPr>
          <w:noProof/>
        </w:rPr>
      </w:r>
      <w:r>
        <w:rPr>
          <w:noProof/>
        </w:rPr>
        <w:fldChar w:fldCharType="separate"/>
      </w:r>
      <w:r w:rsidR="005B3AF7">
        <w:rPr>
          <w:noProof/>
        </w:rPr>
        <w:t>79</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43592308 \h </w:instrText>
      </w:r>
      <w:r>
        <w:rPr>
          <w:noProof/>
        </w:rPr>
      </w:r>
      <w:r>
        <w:rPr>
          <w:noProof/>
        </w:rPr>
        <w:fldChar w:fldCharType="separate"/>
      </w:r>
      <w:r w:rsidR="005B3AF7">
        <w:rPr>
          <w:noProof/>
        </w:rPr>
        <w:t>8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43592309 \h </w:instrText>
      </w:r>
      <w:r>
        <w:rPr>
          <w:noProof/>
        </w:rPr>
      </w:r>
      <w:r>
        <w:rPr>
          <w:noProof/>
        </w:rPr>
        <w:fldChar w:fldCharType="separate"/>
      </w:r>
      <w:r w:rsidR="005B3AF7">
        <w:rPr>
          <w:noProof/>
        </w:rPr>
        <w:t>80</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43592310 \h </w:instrText>
      </w:r>
      <w:r>
        <w:rPr>
          <w:noProof/>
        </w:rPr>
      </w:r>
      <w:r>
        <w:rPr>
          <w:noProof/>
        </w:rPr>
        <w:fldChar w:fldCharType="separate"/>
      </w:r>
      <w:r w:rsidR="005B3AF7">
        <w:rPr>
          <w:noProof/>
        </w:rPr>
        <w:t>8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43592311 \h </w:instrText>
      </w:r>
      <w:r>
        <w:rPr>
          <w:noProof/>
        </w:rPr>
      </w:r>
      <w:r>
        <w:rPr>
          <w:noProof/>
        </w:rPr>
        <w:fldChar w:fldCharType="separate"/>
      </w:r>
      <w:r w:rsidR="005B3AF7">
        <w:rPr>
          <w:noProof/>
        </w:rPr>
        <w:t>8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43592312 \h </w:instrText>
      </w:r>
      <w:r>
        <w:rPr>
          <w:noProof/>
        </w:rPr>
      </w:r>
      <w:r>
        <w:rPr>
          <w:noProof/>
        </w:rPr>
        <w:fldChar w:fldCharType="separate"/>
      </w:r>
      <w:r w:rsidR="005B3AF7">
        <w:rPr>
          <w:noProof/>
        </w:rPr>
        <w:t>88</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43592313 \h </w:instrText>
      </w:r>
      <w:r>
        <w:rPr>
          <w:noProof/>
        </w:rPr>
      </w:r>
      <w:r>
        <w:rPr>
          <w:noProof/>
        </w:rPr>
        <w:fldChar w:fldCharType="separate"/>
      </w:r>
      <w:r w:rsidR="005B3AF7">
        <w:rPr>
          <w:noProof/>
        </w:rPr>
        <w:t>9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43592314 \h </w:instrText>
      </w:r>
      <w:r>
        <w:rPr>
          <w:noProof/>
        </w:rPr>
      </w:r>
      <w:r>
        <w:rPr>
          <w:noProof/>
        </w:rPr>
        <w:fldChar w:fldCharType="separate"/>
      </w:r>
      <w:r w:rsidR="005B3AF7">
        <w:rPr>
          <w:noProof/>
        </w:rPr>
        <w:t>93</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43592315 \h </w:instrText>
      </w:r>
      <w:r>
        <w:rPr>
          <w:noProof/>
        </w:rPr>
      </w:r>
      <w:r>
        <w:rPr>
          <w:noProof/>
        </w:rPr>
        <w:fldChar w:fldCharType="separate"/>
      </w:r>
      <w:r w:rsidR="005B3AF7">
        <w:rPr>
          <w:noProof/>
        </w:rPr>
        <w:t>95</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43592316 \h </w:instrText>
      </w:r>
      <w:r>
        <w:rPr>
          <w:noProof/>
        </w:rPr>
      </w:r>
      <w:r>
        <w:rPr>
          <w:noProof/>
        </w:rPr>
        <w:fldChar w:fldCharType="separate"/>
      </w:r>
      <w:r w:rsidR="005B3AF7">
        <w:rPr>
          <w:noProof/>
        </w:rPr>
        <w:t>97</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43592317 \h </w:instrText>
      </w:r>
      <w:r>
        <w:rPr>
          <w:noProof/>
        </w:rPr>
      </w:r>
      <w:r>
        <w:rPr>
          <w:noProof/>
        </w:rPr>
        <w:fldChar w:fldCharType="separate"/>
      </w:r>
      <w:r w:rsidR="005B3AF7">
        <w:rPr>
          <w:noProof/>
        </w:rPr>
        <w:t>99</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43592318 \h </w:instrText>
      </w:r>
      <w:r>
        <w:rPr>
          <w:noProof/>
        </w:rPr>
      </w:r>
      <w:r>
        <w:rPr>
          <w:noProof/>
        </w:rPr>
        <w:fldChar w:fldCharType="separate"/>
      </w:r>
      <w:r w:rsidR="005B3AF7">
        <w:rPr>
          <w:noProof/>
        </w:rPr>
        <w:t>102</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43592319 \h </w:instrText>
      </w:r>
      <w:r>
        <w:rPr>
          <w:noProof/>
        </w:rPr>
      </w:r>
      <w:r>
        <w:rPr>
          <w:noProof/>
        </w:rPr>
        <w:fldChar w:fldCharType="separate"/>
      </w:r>
      <w:r w:rsidR="005B3AF7">
        <w:rPr>
          <w:noProof/>
        </w:rPr>
        <w:t>102</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43592320 \h </w:instrText>
      </w:r>
      <w:r>
        <w:rPr>
          <w:noProof/>
        </w:rPr>
      </w:r>
      <w:r>
        <w:rPr>
          <w:noProof/>
        </w:rPr>
        <w:fldChar w:fldCharType="separate"/>
      </w:r>
      <w:r w:rsidR="005B3AF7">
        <w:rPr>
          <w:noProof/>
        </w:rPr>
        <w:t>108</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43592321 \h </w:instrText>
      </w:r>
      <w:r>
        <w:rPr>
          <w:noProof/>
        </w:rPr>
      </w:r>
      <w:r>
        <w:rPr>
          <w:noProof/>
        </w:rPr>
        <w:fldChar w:fldCharType="separate"/>
      </w:r>
      <w:r w:rsidR="005B3AF7">
        <w:rPr>
          <w:noProof/>
        </w:rPr>
        <w:t>11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43592322 \h </w:instrText>
      </w:r>
      <w:r>
        <w:rPr>
          <w:noProof/>
        </w:rPr>
      </w:r>
      <w:r>
        <w:rPr>
          <w:noProof/>
        </w:rPr>
        <w:fldChar w:fldCharType="separate"/>
      </w:r>
      <w:r w:rsidR="005B3AF7">
        <w:rPr>
          <w:noProof/>
        </w:rPr>
        <w:t>110</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43592323 \h </w:instrText>
      </w:r>
      <w:r>
        <w:rPr>
          <w:noProof/>
        </w:rPr>
      </w:r>
      <w:r>
        <w:rPr>
          <w:noProof/>
        </w:rPr>
        <w:fldChar w:fldCharType="separate"/>
      </w:r>
      <w:r w:rsidR="005B3AF7">
        <w:rPr>
          <w:noProof/>
        </w:rPr>
        <w:t>112</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43592324 \h </w:instrText>
      </w:r>
      <w:r>
        <w:rPr>
          <w:noProof/>
        </w:rPr>
      </w:r>
      <w:r>
        <w:rPr>
          <w:noProof/>
        </w:rPr>
        <w:fldChar w:fldCharType="separate"/>
      </w:r>
      <w:r w:rsidR="005B3AF7">
        <w:rPr>
          <w:noProof/>
        </w:rPr>
        <w:t>113</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43592325 \h </w:instrText>
      </w:r>
      <w:r>
        <w:rPr>
          <w:noProof/>
        </w:rPr>
      </w:r>
      <w:r>
        <w:rPr>
          <w:noProof/>
        </w:rPr>
        <w:fldChar w:fldCharType="separate"/>
      </w:r>
      <w:r w:rsidR="005B3AF7">
        <w:rPr>
          <w:noProof/>
        </w:rPr>
        <w:t>113</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43592326 \h </w:instrText>
      </w:r>
      <w:r>
        <w:rPr>
          <w:noProof/>
        </w:rPr>
      </w:r>
      <w:r>
        <w:rPr>
          <w:noProof/>
        </w:rPr>
        <w:fldChar w:fldCharType="separate"/>
      </w:r>
      <w:r w:rsidR="005B3AF7">
        <w:rPr>
          <w:noProof/>
        </w:rPr>
        <w:t>115</w:t>
      </w:r>
      <w:r>
        <w:rPr>
          <w:noProof/>
        </w:rPr>
        <w:fldChar w:fldCharType="end"/>
      </w:r>
    </w:p>
    <w:p w:rsidR="005012D9" w:rsidRDefault="005012D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43592327 \h </w:instrText>
      </w:r>
      <w:r>
        <w:rPr>
          <w:noProof/>
        </w:rPr>
      </w:r>
      <w:r>
        <w:rPr>
          <w:noProof/>
        </w:rPr>
        <w:fldChar w:fldCharType="separate"/>
      </w:r>
      <w:r w:rsidR="005B3AF7">
        <w:rPr>
          <w:noProof/>
        </w:rPr>
        <w:t>115</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43592328 \h </w:instrText>
      </w:r>
      <w:r>
        <w:rPr>
          <w:noProof/>
        </w:rPr>
      </w:r>
      <w:r>
        <w:rPr>
          <w:noProof/>
        </w:rPr>
        <w:fldChar w:fldCharType="separate"/>
      </w:r>
      <w:r w:rsidR="005B3AF7">
        <w:rPr>
          <w:noProof/>
        </w:rPr>
        <w:t>117</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43592329 \h </w:instrText>
      </w:r>
      <w:r>
        <w:rPr>
          <w:noProof/>
        </w:rPr>
      </w:r>
      <w:r>
        <w:rPr>
          <w:noProof/>
        </w:rPr>
        <w:fldChar w:fldCharType="separate"/>
      </w:r>
      <w:r w:rsidR="005B3AF7">
        <w:rPr>
          <w:noProof/>
        </w:rPr>
        <w:t>117</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43592330 \h </w:instrText>
      </w:r>
      <w:r>
        <w:rPr>
          <w:noProof/>
        </w:rPr>
      </w:r>
      <w:r>
        <w:rPr>
          <w:noProof/>
        </w:rPr>
        <w:fldChar w:fldCharType="separate"/>
      </w:r>
      <w:r w:rsidR="005B3AF7">
        <w:rPr>
          <w:noProof/>
        </w:rPr>
        <w:t>117</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lastRenderedPageBreak/>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43592331 \h </w:instrText>
      </w:r>
      <w:r>
        <w:rPr>
          <w:noProof/>
        </w:rPr>
      </w:r>
      <w:r>
        <w:rPr>
          <w:noProof/>
        </w:rPr>
        <w:fldChar w:fldCharType="separate"/>
      </w:r>
      <w:r w:rsidR="005B3AF7">
        <w:rPr>
          <w:noProof/>
        </w:rPr>
        <w:t>117</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43592332 \h </w:instrText>
      </w:r>
      <w:r>
        <w:rPr>
          <w:noProof/>
        </w:rPr>
      </w:r>
      <w:r>
        <w:rPr>
          <w:noProof/>
        </w:rPr>
        <w:fldChar w:fldCharType="separate"/>
      </w:r>
      <w:r w:rsidR="005B3AF7">
        <w:rPr>
          <w:noProof/>
        </w:rPr>
        <w:t>118</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43592333 \h </w:instrText>
      </w:r>
      <w:r>
        <w:rPr>
          <w:noProof/>
        </w:rPr>
      </w:r>
      <w:r>
        <w:rPr>
          <w:noProof/>
        </w:rPr>
        <w:fldChar w:fldCharType="separate"/>
      </w:r>
      <w:r w:rsidR="005B3AF7">
        <w:rPr>
          <w:noProof/>
        </w:rPr>
        <w:t>118</w:t>
      </w:r>
      <w:r>
        <w:rPr>
          <w:noProof/>
        </w:rPr>
        <w:fldChar w:fldCharType="end"/>
      </w:r>
    </w:p>
    <w:p w:rsidR="005012D9" w:rsidRDefault="005012D9">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43592334 \h </w:instrText>
      </w:r>
      <w:r>
        <w:rPr>
          <w:noProof/>
        </w:rPr>
      </w:r>
      <w:r>
        <w:rPr>
          <w:noProof/>
        </w:rPr>
        <w:fldChar w:fldCharType="separate"/>
      </w:r>
      <w:r w:rsidR="005B3AF7">
        <w:rPr>
          <w:noProof/>
        </w:rPr>
        <w:t>119</w:t>
      </w:r>
      <w:r>
        <w:rPr>
          <w:noProof/>
        </w:rPr>
        <w:fldChar w:fldCharType="end"/>
      </w:r>
    </w:p>
    <w:p w:rsidR="005012D9" w:rsidRDefault="005012D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43592335 \h </w:instrText>
      </w:r>
      <w:r>
        <w:rPr>
          <w:noProof/>
        </w:rPr>
      </w:r>
      <w:r>
        <w:rPr>
          <w:noProof/>
        </w:rPr>
        <w:fldChar w:fldCharType="separate"/>
      </w:r>
      <w:r w:rsidR="005B3AF7">
        <w:rPr>
          <w:noProof/>
        </w:rPr>
        <w:t>120</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43592236"/>
      <w:r w:rsidRPr="00C05534">
        <w:lastRenderedPageBreak/>
        <w:t xml:space="preserve">What’s New in MESMER </w:t>
      </w:r>
      <w:r w:rsidR="00277C5B">
        <w:t>4.1</w:t>
      </w:r>
      <w:bookmarkEnd w:id="3"/>
    </w:p>
    <w:p w:rsidR="00D94D1F" w:rsidRDefault="00D94D1F" w:rsidP="00D94D1F">
      <w:pPr>
        <w:ind w:left="357"/>
      </w:pPr>
      <w:r>
        <w:t>New features:</w:t>
      </w:r>
    </w:p>
    <w:p w:rsidR="00D94D1F" w:rsidRDefault="00277C5B" w:rsidP="00812945">
      <w:pPr>
        <w:numPr>
          <w:ilvl w:val="0"/>
          <w:numId w:val="3"/>
        </w:numPr>
        <w:ind w:left="357" w:firstLine="0"/>
      </w:pPr>
      <w:r>
        <w:t>Thermodynamic table altered to allow both analytical and density of states based calculation of thermody</w:t>
      </w:r>
      <w:r w:rsidR="005E1374">
        <w:t xml:space="preserve">namic functions to be reported </w:t>
      </w:r>
      <w:r>
        <w:t>and so compared (see section</w:t>
      </w:r>
      <w:r w:rsidR="00747DE7">
        <w:t xml:space="preserve"> </w:t>
      </w:r>
      <w:r w:rsidR="00747DE7">
        <w:fldChar w:fldCharType="begin"/>
      </w:r>
      <w:r w:rsidR="00747DE7">
        <w:instrText xml:space="preserve"> REF _Ref376106032 \r \h </w:instrText>
      </w:r>
      <w:r w:rsidR="00747DE7">
        <w:fldChar w:fldCharType="separate"/>
      </w:r>
      <w:r w:rsidR="005B3AF7">
        <w:t>11.2.1</w:t>
      </w:r>
      <w:r w:rsidR="00747DE7">
        <w:fldChar w:fldCharType="end"/>
      </w:r>
      <w:r>
        <w:t>)</w:t>
      </w:r>
      <w:r w:rsidR="00D94D1F">
        <w:t>.</w:t>
      </w:r>
    </w:p>
    <w:p w:rsidR="00277C5B" w:rsidRDefault="00277C5B" w:rsidP="00812945">
      <w:pPr>
        <w:numPr>
          <w:ilvl w:val="0"/>
          <w:numId w:val="3"/>
        </w:numPr>
        <w:ind w:left="357" w:firstLine="0"/>
      </w:pPr>
      <w:r>
        <w:t>Heat capacity added to Thermodynamic table (see section</w:t>
      </w:r>
      <w:r w:rsidR="00747DE7">
        <w:t xml:space="preserve"> </w:t>
      </w:r>
      <w:r w:rsidR="00747DE7">
        <w:fldChar w:fldCharType="begin"/>
      </w:r>
      <w:r w:rsidR="00747DE7">
        <w:instrText xml:space="preserve"> REF _Ref376106032 \r \h </w:instrText>
      </w:r>
      <w:r w:rsidR="00747DE7">
        <w:fldChar w:fldCharType="separate"/>
      </w:r>
      <w:r w:rsidR="005B3AF7">
        <w:t>11.2.1</w:t>
      </w:r>
      <w:r w:rsidR="00747DE7">
        <w:fldChar w:fldCharType="end"/>
      </w:r>
      <w:r>
        <w:t>).</w:t>
      </w:r>
    </w:p>
    <w:p w:rsidR="00277C5B" w:rsidRDefault="00277C5B" w:rsidP="00812945">
      <w:pPr>
        <w:numPr>
          <w:ilvl w:val="0"/>
          <w:numId w:val="3"/>
        </w:numPr>
        <w:ind w:left="357" w:firstLine="0"/>
      </w:pPr>
      <w:r>
        <w:t>Error propagation method added (see section</w:t>
      </w:r>
      <w:r w:rsidR="00550B54">
        <w:t xml:space="preserve"> </w:t>
      </w:r>
      <w:r w:rsidR="00550B54">
        <w:fldChar w:fldCharType="begin"/>
      </w:r>
      <w:r w:rsidR="00550B54">
        <w:instrText xml:space="preserve"> REF _Ref376106032 \r \h </w:instrText>
      </w:r>
      <w:r w:rsidR="00550B54">
        <w:fldChar w:fldCharType="separate"/>
      </w:r>
      <w:r w:rsidR="005B3AF7">
        <w:t>11.2.1</w:t>
      </w:r>
      <w:r w:rsidR="00550B54">
        <w:fldChar w:fldCharType="end"/>
      </w:r>
      <w:r>
        <w:t>).</w:t>
      </w:r>
    </w:p>
    <w:p w:rsidR="005E1374" w:rsidRDefault="005E1374" w:rsidP="00812945">
      <w:pPr>
        <w:numPr>
          <w:ilvl w:val="0"/>
          <w:numId w:val="3"/>
        </w:numPr>
        <w:ind w:left="357" w:firstLine="0"/>
      </w:pPr>
      <w:r>
        <w:t>Quantum mechanical hindered rotor method has been extended to include sine terms for the expansion of the angular dependent internal mome</w:t>
      </w:r>
      <w:r w:rsidR="00550B54">
        <w:t>nt of in</w:t>
      </w:r>
      <w:r>
        <w:t>er</w:t>
      </w:r>
      <w:r w:rsidR="00550B54">
        <w:t>t</w:t>
      </w:r>
      <w:r>
        <w:t>ia</w:t>
      </w:r>
      <w:r w:rsidR="00747DE7">
        <w:t xml:space="preserve"> (see section </w:t>
      </w:r>
      <w:r w:rsidR="00747DE7">
        <w:fldChar w:fldCharType="begin"/>
      </w:r>
      <w:r w:rsidR="00747DE7">
        <w:instrText xml:space="preserve"> REF _Ref345764698 \r \h </w:instrText>
      </w:r>
      <w:r w:rsidR="00747DE7">
        <w:fldChar w:fldCharType="separate"/>
      </w:r>
      <w:r w:rsidR="005B3AF7">
        <w:t>11.2.3</w:t>
      </w:r>
      <w:r w:rsidR="00747DE7">
        <w:fldChar w:fldCharType="end"/>
      </w:r>
      <w:r w:rsidR="00747DE7">
        <w:t>)</w:t>
      </w:r>
      <w:r>
        <w:t>.</w:t>
      </w:r>
    </w:p>
    <w:p w:rsidR="00D94D1F" w:rsidRDefault="00D94D1F" w:rsidP="00D94D1F">
      <w:pPr>
        <w:ind w:left="357"/>
      </w:pPr>
      <w:r>
        <w:t>Bugs:</w:t>
      </w:r>
    </w:p>
    <w:p w:rsidR="00D94D1F" w:rsidRDefault="005E1374" w:rsidP="005E1374">
      <w:pPr>
        <w:numPr>
          <w:ilvl w:val="0"/>
          <w:numId w:val="3"/>
        </w:numPr>
        <w:ind w:left="357" w:firstLine="0"/>
      </w:pPr>
      <w:r>
        <w:t>A bug has been fixed in the method for calculating the angular dependence on the internal moment of inertia</w:t>
      </w:r>
      <w:r w:rsidR="00D94D1F">
        <w:t>.</w:t>
      </w:r>
      <w:r>
        <w:t xml:space="preserve"> We thank Tanjin He, </w:t>
      </w:r>
      <w:r w:rsidRPr="005E1374">
        <w:rPr>
          <w:rFonts w:hint="eastAsia"/>
        </w:rPr>
        <w:t>Tsinghua University</w:t>
      </w:r>
      <w:r>
        <w:t xml:space="preserve">, </w:t>
      </w:r>
      <w:r w:rsidR="00F84F9E">
        <w:t xml:space="preserve">China, </w:t>
      </w:r>
      <w:r>
        <w:t>for assistance with this bug.</w:t>
      </w:r>
    </w:p>
    <w:p w:rsidR="005E1374" w:rsidRDefault="005E1374" w:rsidP="005E1374">
      <w:pPr>
        <w:numPr>
          <w:ilvl w:val="0"/>
          <w:numId w:val="3"/>
        </w:numPr>
        <w:ind w:left="357" w:firstLine="0"/>
      </w:pPr>
      <w:r>
        <w:t xml:space="preserve">A bug introduced in MESMER </w:t>
      </w:r>
      <w:r w:rsidR="00A82592">
        <w:t xml:space="preserve">4.0 </w:t>
      </w:r>
      <w:r>
        <w:t xml:space="preserve">that stopped a single source contributing to more than one well has been fixed (see HSO2.xml in the MesmerQA folder for an example). </w:t>
      </w:r>
      <w:r w:rsidR="00747DE7">
        <w:t>We thank Xiaoqing You,</w:t>
      </w:r>
      <w:r w:rsidR="00747DE7" w:rsidRPr="00747DE7">
        <w:rPr>
          <w:rFonts w:hint="eastAsia"/>
        </w:rPr>
        <w:t xml:space="preserve"> </w:t>
      </w:r>
      <w:r w:rsidR="00747DE7" w:rsidRPr="005E1374">
        <w:rPr>
          <w:rFonts w:hint="eastAsia"/>
        </w:rPr>
        <w:t>Tsinghua University</w:t>
      </w:r>
      <w:r w:rsidR="00747DE7">
        <w:t xml:space="preserve">, </w:t>
      </w:r>
      <w:r w:rsidR="00F84F9E">
        <w:t xml:space="preserve">China, </w:t>
      </w:r>
      <w:r w:rsidR="00747DE7">
        <w:t>for assistance with this bug.</w:t>
      </w:r>
    </w:p>
    <w:p w:rsidR="00F84F9E" w:rsidRDefault="00F84F9E" w:rsidP="00F84F9E">
      <w:pPr>
        <w:numPr>
          <w:ilvl w:val="0"/>
          <w:numId w:val="3"/>
        </w:numPr>
        <w:ind w:left="357" w:firstLine="0"/>
      </w:pPr>
      <w:r>
        <w:t xml:space="preserve">A </w:t>
      </w:r>
      <w:r w:rsidR="0068434B">
        <w:t>bug relating to the Analytical Representation feature</w:t>
      </w:r>
      <w:r>
        <w:t>, which led to an inverted temperature axis, has been rectified. We thank Hongmiao</w:t>
      </w:r>
      <w:r w:rsidR="00BB62FE">
        <w:t xml:space="preserve"> Wang</w:t>
      </w:r>
      <w:r>
        <w:t xml:space="preserve">, </w:t>
      </w:r>
      <w:r w:rsidRPr="005E1374">
        <w:rPr>
          <w:rFonts w:hint="eastAsia"/>
        </w:rPr>
        <w:t>Tsinghua University</w:t>
      </w:r>
      <w:r>
        <w:t>, China, for assistance with this bug.</w:t>
      </w:r>
    </w:p>
    <w:p w:rsidR="007A7CD2" w:rsidRDefault="007A7CD2" w:rsidP="00F84F9E">
      <w:pPr>
        <w:ind w:left="357"/>
      </w:pPr>
      <w:r>
        <w:t xml:space="preserve">MESMER Input </w:t>
      </w:r>
      <w:r w:rsidR="00F84F9E">
        <w:t xml:space="preserve">and Other </w:t>
      </w:r>
      <w:r>
        <w:t>Changes:</w:t>
      </w:r>
    </w:p>
    <w:p w:rsidR="007A7CD2" w:rsidRDefault="007A7CD2" w:rsidP="007A7CD2">
      <w:pPr>
        <w:numPr>
          <w:ilvl w:val="0"/>
          <w:numId w:val="3"/>
        </w:numPr>
        <w:ind w:left="357" w:firstLine="0"/>
      </w:pPr>
      <w:r>
        <w:t>The format of spin forbidden kinetics input has changed</w:t>
      </w:r>
      <w:r w:rsidR="00E82D5C">
        <w:t xml:space="preserve"> see section </w:t>
      </w:r>
      <w:r w:rsidR="00E82D5C">
        <w:fldChar w:fldCharType="begin"/>
      </w:r>
      <w:r w:rsidR="00E82D5C">
        <w:instrText xml:space="preserve"> REF _Ref344830943 \r \h </w:instrText>
      </w:r>
      <w:r w:rsidR="00E82D5C">
        <w:fldChar w:fldCharType="separate"/>
      </w:r>
      <w:r w:rsidR="005B3AF7">
        <w:t>11.2.4</w:t>
      </w:r>
      <w:r w:rsidR="00E82D5C">
        <w:fldChar w:fldCharType="end"/>
      </w:r>
      <w:r>
        <w:t>.</w:t>
      </w:r>
    </w:p>
    <w:p w:rsidR="00F84F9E" w:rsidRDefault="00F84F9E" w:rsidP="007A7CD2">
      <w:pPr>
        <w:numPr>
          <w:ilvl w:val="0"/>
          <w:numId w:val="3"/>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D94D1F" w:rsidRDefault="00D94D1F" w:rsidP="00D94D1F">
      <w:pPr>
        <w:pStyle w:val="ListParagraph"/>
        <w:ind w:left="717"/>
      </w:pPr>
    </w:p>
    <w:p w:rsidR="00812945" w:rsidRPr="00812945" w:rsidRDefault="00D94D1F" w:rsidP="00BB62FE">
      <w:pPr>
        <w:pStyle w:val="ListParagraph"/>
        <w:ind w:left="717"/>
      </w:pPr>
      <w:r>
        <w:t xml:space="preserve"> </w:t>
      </w:r>
    </w:p>
    <w:p w:rsidR="00F77C82" w:rsidRPr="00C05534" w:rsidRDefault="00F77C82" w:rsidP="00C05534">
      <w:pPr>
        <w:pStyle w:val="Heading1"/>
      </w:pPr>
      <w:bookmarkStart w:id="4" w:name="_Toc443592237"/>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val="en-US" w:eastAsia="en-US"/>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43592238"/>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443592239"/>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7E71B4"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7" w:name="_Toc443592240"/>
      <w:r>
        <w:t>Windows</w:t>
      </w:r>
      <w:bookmarkEnd w:id="7"/>
    </w:p>
    <w:p w:rsidR="00F77C82" w:rsidRDefault="00F77C82" w:rsidP="00C05534">
      <w:pPr>
        <w:pStyle w:val="Heading3"/>
      </w:pPr>
      <w:bookmarkStart w:id="8" w:name="_Toc443592241"/>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443592242"/>
      <w:r>
        <w:t>Compiling it yourself on Windows</w:t>
      </w:r>
      <w:bookmarkEnd w:id="9"/>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5B3AF7">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7E71B4">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7E71B4">
      <w:hyperlink r:id="rId15" w:history="1">
        <w:r w:rsidR="005E1374">
          <w:rPr>
            <w:rStyle w:val="Hyperlink"/>
          </w:rPr>
          <w:t>http://mesmer.svn.sourceforge.net/viewvc/mesmer/tags/Release_4.1</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r>
        <w:t xml:space="preserve"> </w:t>
      </w:r>
    </w:p>
    <w:p w:rsidR="00F77C82" w:rsidRDefault="00F77C82" w:rsidP="00C05534">
      <w:pPr>
        <w:pStyle w:val="Heading3"/>
      </w:pPr>
      <w:bookmarkStart w:id="10" w:name="_Toc443592243"/>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5B3AF7">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443592244"/>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443592245"/>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443592246"/>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6"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5B3AF7">
        <w:t>7.3.1</w:t>
      </w:r>
      <w:r>
        <w:fldChar w:fldCharType="end"/>
      </w:r>
      <w:r>
        <w:t xml:space="preserve">. </w:t>
      </w:r>
    </w:p>
    <w:p w:rsidR="00F77C82" w:rsidRDefault="00F77C82" w:rsidP="00E41937">
      <w:pPr>
        <w:pStyle w:val="Heading3"/>
      </w:pPr>
      <w:bookmarkStart w:id="15" w:name="_Toc443592247"/>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443592248"/>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443592249"/>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5B3AF7">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443592250"/>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443592251"/>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1" w:name="_Ref316227407"/>
      <w:bookmarkStart w:id="22" w:name="_Toc443592252"/>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7"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443592253"/>
      <w:r w:rsidRPr="00246233">
        <w:t>Editing and Viewing Data Files</w:t>
      </w:r>
      <w:bookmarkEnd w:id="23"/>
      <w:bookmarkEnd w:id="24"/>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7E71B4">
      <w:hyperlink r:id="rId18"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5B3AF7" w:rsidRPr="00592261">
        <w:t>Figure 2</w:t>
      </w:r>
      <w:r w:rsidR="005B3AF7">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val="en-US" w:eastAsia="en-US"/>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5" w:name="_Ref216672916"/>
      <w:r w:rsidRPr="00592261">
        <w:rPr>
          <w:b w:val="0"/>
        </w:rPr>
        <w:t>Figure 2</w:t>
      </w:r>
      <w:r w:rsidR="00517AE8">
        <w:rPr>
          <w:b w:val="0"/>
        </w:rPr>
        <w:t>:</w:t>
      </w:r>
      <w:bookmarkEnd w:id="2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6" w:name="_Ref376018185"/>
      <w:bookmarkStart w:id="27" w:name="_Toc443592254"/>
      <w:r>
        <w:t>Validation of MESMER input</w:t>
      </w:r>
      <w:bookmarkEnd w:id="26"/>
      <w:bookmarkEnd w:id="2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8" w:name="_Toc443592255"/>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29" w:name="_Ref345780303"/>
      <w:bookmarkStart w:id="30" w:name="_Toc443592256"/>
      <w:r>
        <w:t>moleculeList</w:t>
      </w:r>
      <w:bookmarkEnd w:id="29"/>
      <w:bookmarkEnd w:id="30"/>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1"/>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5B3AF7">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5B3AF7">
        <w:t>7.3.1.1</w:t>
      </w:r>
      <w:r>
        <w:fldChar w:fldCharType="end"/>
      </w:r>
      <w:r>
        <w:t>.</w:t>
      </w:r>
    </w:p>
    <w:tbl>
      <w:tblPr>
        <w:tblW w:w="9072" w:type="dxa"/>
        <w:tblInd w:w="108" w:type="dxa"/>
        <w:tblLayout w:type="fixed"/>
        <w:tblLook w:val="0000" w:firstRow="0" w:lastRow="0" w:firstColumn="0" w:lastColumn="0" w:noHBand="0" w:noVBand="0"/>
      </w:tblPr>
      <w:tblGrid>
        <w:gridCol w:w="3402"/>
        <w:gridCol w:w="1276"/>
        <w:gridCol w:w="2977"/>
        <w:gridCol w:w="1417"/>
      </w:tblGrid>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
          <w:p w:rsidR="00EE3107" w:rsidRDefault="00EE3107" w:rsidP="00C1136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p>
        </w:tc>
      </w:tr>
      <w:tr w:rsidR="00EE3107" w:rsidTr="009F68E7">
        <w:tc>
          <w:tcPr>
            <w:tcW w:w="3402"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
          <w:p w:rsidR="00EE3107" w:rsidRDefault="00EE3107" w:rsidP="000335EA">
            <w:pPr>
              <w:pStyle w:val="tabletext"/>
              <w:snapToGrid w:val="0"/>
              <w:rPr>
                <w:sz w:val="20"/>
                <w:szCs w:val="20"/>
              </w:rPr>
            </w:pPr>
            <w:r w:rsidRPr="00E64D2D">
              <w:rPr>
                <w:sz w:val="20"/>
                <w:szCs w:val="20"/>
              </w:rPr>
              <w:t>Yes(130 with warning)</w:t>
            </w:r>
          </w:p>
        </w:tc>
      </w:tr>
      <w:tr w:rsidR="00EE3107" w:rsidTr="009F68E7">
        <w:tc>
          <w:tcPr>
            <w:tcW w:w="3402" w:type="dxa"/>
            <w:tcBorders>
              <w:left w:val="single" w:sz="4" w:space="0" w:color="000000"/>
              <w:bottom w:val="single" w:sz="4" w:space="0" w:color="000000"/>
            </w:tcBorders>
            <w:shd w:val="clear" w:color="auto" w:fill="auto"/>
            <w:vAlign w:val="center"/>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
          <w:p w:rsidR="00EE3107" w:rsidRDefault="00EE3107" w:rsidP="0046074F">
            <w:pPr>
              <w:pStyle w:val="tabletext"/>
              <w:snapToGrid w:val="0"/>
              <w:rPr>
                <w:sz w:val="20"/>
                <w:szCs w:val="20"/>
              </w:rPr>
            </w:pP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5B3AF7">
        <w:t>11.2.6</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2"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5B3AF7">
        <w:t>11.2.3</w:t>
      </w:r>
      <w:r w:rsidR="00221856">
        <w:fldChar w:fldCharType="end"/>
      </w:r>
      <w:r w:rsidR="00221856">
        <w:t>.</w:t>
      </w:r>
      <w:bookmarkEnd w:id="3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33" w:name="_Ref353720118"/>
      <w:bookmarkStart w:id="34" w:name="_Toc443592257"/>
      <w:r>
        <w:t>Potential Energy Surface (Zero Point Energy Convention)</w:t>
      </w:r>
      <w:bookmarkEnd w:id="33"/>
      <w:bookmarkEnd w:id="34"/>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w:t>
      </w:r>
      <w:r>
        <w:lastRenderedPageBreak/>
        <w:t xml:space="preserve">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3E0E03">
      <w:pPr>
        <w:pStyle w:val="ListParagraph"/>
        <w:numPr>
          <w:ilvl w:val="0"/>
          <w:numId w:val="2"/>
        </w:numPr>
        <w:tabs>
          <w:tab w:val="clear" w:pos="900"/>
          <w:tab w:val="num" w:pos="0"/>
        </w:tabs>
        <w:spacing w:after="0"/>
        <w:ind w:left="432" w:hanging="432"/>
        <w:contextualSpacing w:val="0"/>
      </w:pPr>
      <w:r>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3E0E03">
      <w:pPr>
        <w:pStyle w:val="ListParagraph"/>
        <w:numPr>
          <w:ilvl w:val="0"/>
          <w:numId w:val="2"/>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3E0E03">
      <w:pPr>
        <w:pStyle w:val="ListParagraph"/>
        <w:numPr>
          <w:ilvl w:val="0"/>
          <w:numId w:val="2"/>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lastRenderedPageBreak/>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w:t>
      </w:r>
      <w:r w:rsidRPr="00891D4D">
        <w:lastRenderedPageBreak/>
        <w:t xml:space="preserve">displayed using Firefox (see section </w:t>
      </w:r>
      <w:r w:rsidR="0043518F">
        <w:fldChar w:fldCharType="begin"/>
      </w:r>
      <w:r w:rsidR="0043518F">
        <w:instrText xml:space="preserve"> REF _Ref316227181 \r \h </w:instrText>
      </w:r>
      <w:r w:rsidR="0043518F">
        <w:fldChar w:fldCharType="separate"/>
      </w:r>
      <w:r w:rsidR="005B3AF7">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val="en-US" w:eastAsia="en-US"/>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 name="TextBox 16"/>
                        <wps:cNvSpPr txBox="1"/>
                        <wps:spPr>
                          <a:xfrm>
                            <a:off x="2914657" y="1569492"/>
                            <a:ext cx="1070240" cy="525780"/>
                          </a:xfrm>
                          <a:prstGeom prst="rect">
                            <a:avLst/>
                          </a:prstGeom>
                          <a:noFill/>
                        </wps:spPr>
                        <wps:txbx>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36" name="TextBox 24"/>
                        <wps:cNvSpPr txBox="1"/>
                        <wps:spPr>
                          <a:xfrm>
                            <a:off x="1123953" y="4306108"/>
                            <a:ext cx="702310" cy="277495"/>
                          </a:xfrm>
                          <a:prstGeom prst="rect">
                            <a:avLst/>
                          </a:prstGeom>
                          <a:noFill/>
                        </wps:spPr>
                        <wps:txbx>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38" name="TextBox 26"/>
                        <wps:cNvSpPr txBox="1"/>
                        <wps:spPr>
                          <a:xfrm>
                            <a:off x="1631937" y="3817646"/>
                            <a:ext cx="687705" cy="277495"/>
                          </a:xfrm>
                          <a:prstGeom prst="rect">
                            <a:avLst/>
                          </a:prstGeom>
                          <a:noFill/>
                        </wps:spPr>
                        <wps:txbx>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0" name="TextBox 28"/>
                        <wps:cNvSpPr txBox="1"/>
                        <wps:spPr>
                          <a:xfrm>
                            <a:off x="2395820" y="3068296"/>
                            <a:ext cx="790575" cy="277495"/>
                          </a:xfrm>
                          <a:prstGeom prst="rect">
                            <a:avLst/>
                          </a:prstGeom>
                          <a:noFill/>
                        </wps:spPr>
                        <wps:txbx>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3" name="TextBox 32"/>
                        <wps:cNvSpPr txBox="1"/>
                        <wps:spPr>
                          <a:xfrm>
                            <a:off x="4499200" y="4362624"/>
                            <a:ext cx="751840" cy="2774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3E0E03" w:rsidRDefault="003E0E03" w:rsidP="00AA480E"/>
                          </w:txbxContent>
                        </wps:txbx>
                        <wps:bodyPr rtlCol="0" anchor="ctr"/>
                      </wps:wsp>
                      <wps:wsp>
                        <wps:cNvPr id="47" name="TextBox 35"/>
                        <wps:cNvSpPr txBox="1"/>
                        <wps:spPr>
                          <a:xfrm>
                            <a:off x="5507708" y="3714890"/>
                            <a:ext cx="840105" cy="277495"/>
                          </a:xfrm>
                          <a:prstGeom prst="rect">
                            <a:avLst/>
                          </a:prstGeom>
                          <a:noFill/>
                        </wps:spPr>
                        <wps:txbx>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3E0E03" w:rsidRDefault="003E0E03"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3E0E03" w:rsidRDefault="003E0E03"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3E0E03" w:rsidRDefault="003E0E03"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3E0E03" w:rsidRDefault="003E0E03"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3E0E03" w:rsidRDefault="003E0E03"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3E0E03" w:rsidRDefault="003E0E03"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3E0E03" w:rsidRDefault="003E0E03"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3E0E03" w:rsidRDefault="003E0E03"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3E0E03" w:rsidRDefault="003E0E03"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3E0E03" w:rsidRDefault="003E0E03"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3E0E03" w:rsidRDefault="003E0E03"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3E0E03" w:rsidRDefault="003E0E03"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3E0E03" w:rsidRPr="004F239A" w:rsidRDefault="003E0E03"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3E0E03" w:rsidRDefault="003E0E03"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3E0E03" w:rsidRDefault="003E0E03"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3E0E03" w:rsidRDefault="003E0E03"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3E0E03" w:rsidRDefault="003E0E03"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5" w:name="_Ref347659580"/>
      <w:bookmarkStart w:id="36" w:name="_Toc443592258"/>
      <w:r>
        <w:t>reactionList</w:t>
      </w:r>
      <w:bookmarkEnd w:id="35"/>
      <w:bookmarkEnd w:id="36"/>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11596A">
      <w:pPr>
        <w:numPr>
          <w:ilvl w:val="0"/>
          <w:numId w:val="2"/>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11596A">
      <w:pPr>
        <w:numPr>
          <w:ilvl w:val="0"/>
          <w:numId w:val="2"/>
        </w:numPr>
      </w:pPr>
      <w:r>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230774">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E82D5C">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5B3AF7">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lastRenderedPageBreak/>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230774">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EF0DE7">
        <w:fldChar w:fldCharType="begin"/>
      </w:r>
      <w:r w:rsidR="00230774">
        <w:instrText xml:space="preserve"> ADDIN EN.CITE &lt;EndNote&gt;&lt;Cite&gt;&lt;Author&gt;Green&lt;/Author&gt;&lt;Year&gt;2014&lt;/Year&gt;&lt;RecNum&gt;6&lt;/RecNum&gt;&lt;DisplayText&gt;[6]&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r w:rsidR="00EF3BB5">
        <w:rPr>
          <w:noProof/>
        </w:rPr>
        <w:t>6</w:t>
      </w:r>
      <w:r w:rsidR="00EF0DE7">
        <w:rPr>
          <w:noProof/>
        </w:rPr>
        <w:t>]</w:t>
      </w:r>
      <w:r w:rsidR="00EF0DE7">
        <w:fldChar w:fldCharType="end"/>
      </w:r>
      <w:r w:rsidR="00A551FF">
        <w:t>.</w:t>
      </w:r>
    </w:p>
    <w:p w:rsidR="00A551FF" w:rsidRDefault="009B304D" w:rsidP="00230774">
      <w:pPr>
        <w:pStyle w:val="ListParagraph"/>
        <w:numPr>
          <w:ilvl w:val="0"/>
          <w:numId w:val="29"/>
        </w:numPr>
      </w:pPr>
      <w:r>
        <w:t xml:space="preserve">Second order association: Second order </w:t>
      </w:r>
      <w:r w:rsidR="00F15888">
        <w:t xml:space="preserve">self </w:t>
      </w:r>
      <w:r>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t xml:space="preserve"> cannot be linearized</w:t>
      </w:r>
      <w:r w:rsidR="006B7D6D">
        <w:t xml:space="preserve"> (as pseudo first order reactions can)</w:t>
      </w:r>
      <w:r>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230774">
        <w:instrText xml:space="preserve"> ADDIN EN.CITE &lt;EndNote&gt;&lt;Cite&gt;&lt;Author&gt;Davis&lt;/Author&gt;&lt;Year&gt;2002&lt;/Year&gt;&lt;RecNum&gt;29&lt;/RecNum&gt;&lt;DisplayText&gt;[7]&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230774">
        <w:rPr>
          <w:noProof/>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w:t>
      </w:r>
      <w:r w:rsidR="006B7D6D">
        <w:lastRenderedPageBreak/>
        <w:t xml:space="preserve">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t xml:space="preserve"> </w:t>
      </w:r>
    </w:p>
    <w:p w:rsidR="00F77C82" w:rsidRDefault="00F77C82" w:rsidP="006D48A8">
      <w:pPr>
        <w:pStyle w:val="Heading3"/>
      </w:pPr>
      <w:bookmarkStart w:id="37" w:name="_Ref313049784"/>
      <w:bookmarkStart w:id="38" w:name="_Toc443592259"/>
      <w:r>
        <w:t>me:conditions</w:t>
      </w:r>
      <w:bookmarkEnd w:id="37"/>
      <w:bookmarkEnd w:id="38"/>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E82D5C">
      <w:pPr>
        <w:numPr>
          <w:ilvl w:val="0"/>
          <w:numId w:val="7"/>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5B3AF7">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9" w:name="_Toc443592260"/>
      <w:r>
        <w:t>me:modelParameters</w:t>
      </w:r>
      <w:bookmarkEnd w:id="3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5B3AF7">
        <w:t>7.3.5</w:t>
      </w:r>
      <w:r w:rsidR="00C9198A">
        <w:fldChar w:fldCharType="end"/>
      </w:r>
      <w:r w:rsidR="00C9198A">
        <w:t>.</w:t>
      </w:r>
    </w:p>
    <w:p w:rsidR="004A294C" w:rsidRDefault="00F77C82" w:rsidP="00E82D5C">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40" w:name="_Ref207708603"/>
      <w:bookmarkStart w:id="41" w:name="_Toc443592261"/>
      <w:r>
        <w:t>me:control</w:t>
      </w:r>
      <w:bookmarkEnd w:id="40"/>
      <w:bookmarkEnd w:id="4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w:t>
      </w:r>
      <w:r w:rsidR="00386A56">
        <w:lastRenderedPageBreak/>
        <w:t>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lastRenderedPageBreak/>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EA0239">
      <w:pPr>
        <w:numPr>
          <w:ilvl w:val="0"/>
          <w:numId w:val="9"/>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5B3AF7">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lastRenderedPageBreak/>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42" w:name="_Toc443592262"/>
      <w:r>
        <w:t>Summary Table: Molecular input variables in MESMER</w:t>
      </w:r>
      <w:bookmarkEnd w:id="4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7E71B4">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3" w:name="_Toc443592263"/>
      <w:r w:rsidRPr="00246233">
        <w:lastRenderedPageBreak/>
        <w:t>Additional facilities and examples</w:t>
      </w:r>
      <w:bookmarkEnd w:id="4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4" w:name="_Toc443592264"/>
      <w:r>
        <w:t>Basic XML Structure</w:t>
      </w:r>
      <w:bookmarkEnd w:id="4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5" w:name="_Toc443592265"/>
      <w:r>
        <w:t>Notes on Input File Structure</w:t>
      </w:r>
      <w:bookmarkEnd w:id="4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5B3AF7">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6" w:name="_Ref313039029"/>
      <w:bookmarkStart w:id="47" w:name="_Toc443592266"/>
      <w:r>
        <w:t xml:space="preserve">Comparing MESMER rate </w:t>
      </w:r>
      <w:r w:rsidR="00727400">
        <w:t>data</w:t>
      </w:r>
      <w:r>
        <w:t xml:space="preserve"> to experimental values</w:t>
      </w:r>
      <w:bookmarkEnd w:id="46"/>
      <w:bookmarkEnd w:id="4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5B3AF7">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7E71B4"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8" w:name="_Toc443592267"/>
      <w:r>
        <w:t>Experimental Rate Coefficients</w:t>
      </w:r>
      <w:bookmarkEnd w:id="48"/>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49" w:name="_Toc443592268"/>
      <w:r>
        <w:t>Experimental Yields</w:t>
      </w:r>
      <w:bookmarkEnd w:id="4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0" w:name="_Toc443592269"/>
      <w:r>
        <w:t>Experimental Eigenvalues</w:t>
      </w:r>
      <w:bookmarkEnd w:id="5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1" w:name="_Ref378624763"/>
      <w:bookmarkStart w:id="52" w:name="_Toc443592270"/>
      <w:r>
        <w:t>Specifying Numerical Precision</w:t>
      </w:r>
      <w:bookmarkEnd w:id="51"/>
      <w:bookmarkEnd w:id="5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3" w:name="_Ref344824982"/>
      <w:bookmarkStart w:id="54" w:name="_Toc443592271"/>
      <w:r>
        <w:t>Specifying Parameter Bounds and Constraints</w:t>
      </w:r>
      <w:bookmarkEnd w:id="53"/>
      <w:bookmarkEnd w:id="54"/>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7E71B4"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7E71B4"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7E71B4"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7E71B4"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7E71B4">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7E71B4"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B712B4">
        <w:tc>
          <w:tcPr>
            <w:tcW w:w="1347" w:type="dxa"/>
          </w:tcPr>
          <w:p w:rsidR="00F5367C" w:rsidRDefault="007E71B4">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7E71B4">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7E71B4">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7E71B4"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5" w:name="_Toc443592272"/>
      <w:r>
        <w:t>Inverse Laplace Transforms (</w:t>
      </w:r>
      <w:r w:rsidR="00F77C82">
        <w:t>ILT</w:t>
      </w:r>
      <w:r>
        <w:t>)</w:t>
      </w:r>
      <w:bookmarkEnd w:id="5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5B3AF7">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5B3AF7">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5B3AF7">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6" w:name="_Ref207690758"/>
      <w:bookmarkStart w:id="57" w:name="_Toc443592273"/>
      <w:r w:rsidRPr="00C05534">
        <w:lastRenderedPageBreak/>
        <w:t>MESMER files explained</w:t>
      </w:r>
      <w:bookmarkEnd w:id="56"/>
      <w:bookmarkEnd w:id="5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8" w:name="_Toc443592274"/>
      <w:r w:rsidRPr="00246233">
        <w:t>MESMER output files</w:t>
      </w:r>
      <w:bookmarkEnd w:id="5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9" w:name="_Toc443592275"/>
      <w:r>
        <w:t>mesmer.test</w:t>
      </w:r>
      <w:bookmarkEnd w:id="5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0" w:name="_Ref313053442"/>
      <w:bookmarkStart w:id="61" w:name="_Toc443592276"/>
      <w:r>
        <w:t>Partition Functions and State Densities</w:t>
      </w:r>
      <w:bookmarkEnd w:id="60"/>
      <w:bookmarkEnd w:id="6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2" w:name="_Toc443592277"/>
      <w:r w:rsidR="00F77C82" w:rsidRPr="00145FA6">
        <w:rPr>
          <w:i/>
        </w:rPr>
        <w:t>k</w:t>
      </w:r>
      <w:r w:rsidR="00F77C82">
        <w:t>(</w:t>
      </w:r>
      <w:r w:rsidR="00F77C82">
        <w:rPr>
          <w:i/>
        </w:rPr>
        <w:t>E</w:t>
      </w:r>
      <w:r w:rsidR="00F77C82">
        <w:t>)s &amp; Tunnelling Corrections</w:t>
      </w:r>
      <w:bookmarkEnd w:id="62"/>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3" w:name="_Toc443592278"/>
      <w:r>
        <w:t>Equilibrium Fraction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E71B4"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E71B4"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4" w:name="_Toc443592279"/>
      <w:r>
        <w:t>Eigenvalue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E71B4"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5" w:name="_Toc443592280"/>
      <w:r>
        <w:t>Species Profil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E71B4"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6" w:name="_Ref417419792"/>
      <w:bookmarkStart w:id="67" w:name="_Toc443592281"/>
      <w:r>
        <w:t>Phenomenological rate coefficients</w:t>
      </w:r>
      <w:bookmarkEnd w:id="66"/>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7179EE">
        <w:fldChar w:fldCharType="separate"/>
      </w:r>
      <w:r w:rsidR="00230774">
        <w:rPr>
          <w:noProof/>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rsidRPr="00B50489">
        <w:fldChar w:fldCharType="separate"/>
      </w:r>
      <w:r w:rsidR="00230774">
        <w:rPr>
          <w:noProof/>
        </w:rPr>
        <w:t>[8]</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443592282"/>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443592283"/>
      <w:r>
        <w:t>XML output</w:t>
      </w:r>
      <w:bookmarkEnd w:id="69"/>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5B3AF7">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5B3AF7">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val="en-US" w:eastAsia="en-US"/>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val="en-US" w:eastAsia="en-US"/>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val="en-US" w:eastAsia="en-US"/>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0" w:name="_Toc443592284"/>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1" w:name="_Toc443592285"/>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443592286"/>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443592287"/>
      <w:r>
        <w:t>source.dot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443592288"/>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443592289"/>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443592290"/>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443592291"/>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443592292"/>
      <w:r w:rsidRPr="0082158A">
        <w:lastRenderedPageBreak/>
        <w:t>1</w:t>
      </w:r>
      <w:r w:rsidR="00F77C82">
        <w:t>-Pentyl Isomerization</w:t>
      </w:r>
      <w:bookmarkEnd w:id="81"/>
    </w:p>
    <w:p w:rsidR="00F77C82" w:rsidRDefault="0015696B">
      <w:pPr>
        <w:keepNext/>
        <w:jc w:val="center"/>
      </w:pPr>
      <w:r w:rsidRPr="0015696B">
        <w:rPr>
          <w:noProof/>
          <w:lang w:val="en-US" w:eastAsia="en-US"/>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007D5484">
        <w:t xml:space="preserve"> </w:t>
      </w:r>
    </w:p>
    <w:p w:rsidR="00F0487B" w:rsidRDefault="00F0487B"/>
    <w:p w:rsidR="00F77C82" w:rsidRPr="00F66AB7" w:rsidRDefault="00F77C82" w:rsidP="00F66AB7">
      <w:pPr>
        <w:pStyle w:val="Heading3"/>
      </w:pPr>
      <w:bookmarkStart w:id="82" w:name="_Toc443592293"/>
      <w:r w:rsidRPr="00F66AB7">
        <w:lastRenderedPageBreak/>
        <w:t>Cyclopropene Isomerization + Reservoir State</w:t>
      </w:r>
      <w:bookmarkEnd w:id="82"/>
    </w:p>
    <w:p w:rsidR="00F77C82" w:rsidRDefault="00CE39BB">
      <w:pPr>
        <w:keepNext/>
        <w:jc w:val="center"/>
      </w:pPr>
      <w:r>
        <w:rPr>
          <w:noProof/>
          <w:lang w:val="en-US" w:eastAsia="en-US"/>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5B3AF7">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3" w:name="_Toc443592294"/>
      <w:r w:rsidRPr="00F66AB7">
        <w:lastRenderedPageBreak/>
        <w:t>H + SO</w:t>
      </w:r>
      <w:r w:rsidRPr="007D5484">
        <w:rPr>
          <w:vertAlign w:val="subscript"/>
        </w:rPr>
        <w:t>2</w:t>
      </w:r>
      <w:bookmarkEnd w:id="83"/>
    </w:p>
    <w:p w:rsidR="00F77C82" w:rsidRDefault="00CE39BB" w:rsidP="00E752EC">
      <w:pPr>
        <w:keepNext/>
        <w:jc w:val="center"/>
      </w:pPr>
      <w:r>
        <w:rPr>
          <w:noProof/>
          <w:lang w:val="en-US" w:eastAsia="en-US"/>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val="en-US" w:eastAsia="en-US"/>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3">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84" w:name="_Toc443592295"/>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val="en-US" w:eastAsia="en-US"/>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5" w:name="_Ref353724186"/>
      <w:bookmarkStart w:id="86" w:name="_Toc44359229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CE39BB">
      <w:pPr>
        <w:keepNext/>
        <w:jc w:val="center"/>
      </w:pPr>
      <w:r>
        <w:rPr>
          <w:noProof/>
          <w:lang w:val="en-US" w:eastAsia="en-US"/>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7" w:name="_Toc443592297"/>
      <w:r w:rsidRPr="0015696B">
        <w:t>2</w:t>
      </w:r>
      <w:r w:rsidR="00F77C82">
        <w:t>-propyl</w:t>
      </w:r>
      <w:r>
        <w:t xml:space="preserve"> (</w:t>
      </w:r>
      <w:r>
        <w:rPr>
          <w:i/>
        </w:rPr>
        <w:t>i-</w:t>
      </w:r>
      <w:r>
        <w:t>propyl)</w:t>
      </w:r>
      <w:bookmarkEnd w:id="87"/>
      <w:r>
        <w:t xml:space="preserve"> </w:t>
      </w:r>
    </w:p>
    <w:p w:rsidR="00F77C82" w:rsidRDefault="0015696B">
      <w:pPr>
        <w:jc w:val="center"/>
      </w:pPr>
      <w:r w:rsidRPr="0015696B">
        <w:rPr>
          <w:noProof/>
          <w:lang w:val="en-US" w:eastAsia="en-US"/>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443592298"/>
      <w:r>
        <w:t>Benzene-OH Oxidation</w:t>
      </w:r>
      <w:bookmarkEnd w:id="88"/>
    </w:p>
    <w:p w:rsidR="00225ECE" w:rsidRDefault="00225ECE" w:rsidP="00225ECE">
      <w:pPr>
        <w:jc w:val="center"/>
      </w:pPr>
      <w:r>
        <w:rPr>
          <w:noProof/>
          <w:lang w:val="en-US" w:eastAsia="en-US"/>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7"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89" w:name="_Toc443592299"/>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4.5pt" o:ole="">
            <v:imagedata r:id="rId38" o:title=""/>
          </v:shape>
          <o:OLEObject Type="Embed" ProgID="Equation.3" ShapeID="_x0000_i1025" DrawAspect="Content" ObjectID="_1517408168" r:id="rId39"/>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443592300"/>
      <w:r>
        <w:t>UnitTests</w:t>
      </w:r>
      <w:bookmarkEnd w:id="9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1" w:name="_Toc443592301"/>
      <w:r w:rsidRPr="00246233">
        <w:lastRenderedPageBreak/>
        <w:t>Examples</w:t>
      </w:r>
      <w:bookmarkEnd w:id="9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AD6FDB">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1F1BC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1F1BC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Similar to the above example but a thermodynamic table is generated in place of the analytical representation.</w:t>
            </w:r>
            <w:r w:rsidR="00A7111C">
              <w:rPr>
                <w:sz w:val="20"/>
              </w:rPr>
              <w:t xml:space="preserve"> (See ref. </w:t>
            </w:r>
            <w:r w:rsidR="00E07366">
              <w:rPr>
                <w:sz w:val="20"/>
              </w:rPr>
              <w:t>McKee et al.</w:t>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lastRenderedPageBreak/>
              <w:t>cis_to_trans_But-2-ene</w:t>
            </w:r>
          </w:p>
        </w:tc>
        <w:tc>
          <w:tcPr>
            <w:tcW w:w="3197" w:type="dxa"/>
          </w:tcPr>
          <w:p w:rsidR="001C5F7D" w:rsidRPr="00DA3F63" w:rsidRDefault="00A426EF" w:rsidP="00AD6FDB">
            <w:pPr>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 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230774">
              <w:rPr>
                <w:sz w:val="20"/>
              </w:rPr>
              <w:instrText xml:space="preserve"> ADDIN EN.CITE &lt;EndNote&gt;&lt;Cite&gt;&lt;Author&gt;Seakins&lt;/Author&gt;&lt;Year&gt;1993&lt;/Year&gt;&lt;RecNum&gt;8&lt;/RecNum&gt;&lt;DisplayText&gt;[9]&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230774">
              <w:rPr>
                <w:noProof/>
                <w:sz w:val="20"/>
              </w:rPr>
              <w:t>[9]</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products: This </w:t>
            </w:r>
            <w:r>
              <w:rPr>
                <w:sz w:val="20"/>
              </w:rPr>
              <w:lastRenderedPageBreak/>
              <w:t>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analyticalRepresentation</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Methyl_H_to_Methane</w:t>
            </w:r>
          </w:p>
        </w:tc>
        <w:tc>
          <w:tcPr>
            <w:tcW w:w="3197"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230774">
            <w:pPr>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230774">
              <w:rPr>
                <w:sz w:val="20"/>
              </w:rPr>
              <w:instrText xml:space="preserve"> ADDIN EN.CITE &lt;EndNote&gt;&lt;Cite&gt;&lt;Author&gt;Brouard&lt;/Author&gt;&lt;Year&gt;1989&lt;/Year&gt;&lt;RecNum&gt;9&lt;/RecNum&gt;&lt;DisplayText&gt;[10]&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230774">
              <w:rPr>
                <w:noProof/>
                <w:sz w:val="20"/>
              </w:rPr>
              <w:t>[10]</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230774">
              <w:rPr>
                <w:sz w:val="20"/>
              </w:rPr>
              <w:instrText xml:space="preserve"> ADDIN EN.CITE &lt;EndNote&gt;&lt;Cite&gt;&lt;Author&gt;Aubanel&lt;/Author&gt;&lt;Year&gt;1989&lt;/Year&gt;&lt;RecNum&gt;10&lt;/RecNum&gt;&lt;DisplayText&gt;[11]&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230774">
              <w:rPr>
                <w:noProof/>
                <w:sz w:val="20"/>
              </w:rPr>
              <w:t>[11]</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1C61CC" w:rsidRPr="00AD6FDB">
              <w:rPr>
                <w:rFonts w:ascii="Consolas" w:hAnsi="Consolas" w:cs="Consolas"/>
                <w:color w:val="FF0000"/>
                <w:sz w:val="16"/>
                <w:szCs w:val="16"/>
                <w:lang w:eastAsia="en-GB"/>
              </w:rPr>
              <w:t>DefinedSumOfStates</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010000" w:firstRow="0" w:lastRow="0" w:firstColumn="0" w:lastColumn="0" w:oddVBand="0" w:evenVBand="0" w:oddHBand="0" w:evenHBand="1"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2814D6"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w:t>
            </w:r>
            <w:r>
              <w:rPr>
                <w:sz w:val="20"/>
              </w:rPr>
              <w:lastRenderedPageBreak/>
              <w:t>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lastRenderedPageBreak/>
              <w:t>spin_forbidden_kinetics</w:t>
            </w:r>
          </w:p>
        </w:tc>
        <w:tc>
          <w:tcPr>
            <w:tcW w:w="3197" w:type="dxa"/>
          </w:tcPr>
          <w:p w:rsidR="00DA3F63" w:rsidRPr="00DA3F63" w:rsidRDefault="00DA3F63" w:rsidP="00230774">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230774">
              <w:rPr>
                <w:sz w:val="20"/>
              </w:rP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r w:rsidR="00EF3BB5">
              <w:rPr>
                <w:noProof/>
                <w:sz w:val="20"/>
              </w:rPr>
              <w:t>5</w:t>
            </w:r>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e:crossing </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LZ</w:t>
            </w:r>
          </w:p>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WKB</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bl>
    <w:p w:rsidR="00DA3F63" w:rsidRDefault="00DA3F63"/>
    <w:p w:rsidR="00F77C82" w:rsidRDefault="00F77C82"/>
    <w:p w:rsidR="00F77C82" w:rsidRPr="00C05534" w:rsidRDefault="00F77C82" w:rsidP="00C05534">
      <w:pPr>
        <w:pStyle w:val="Heading1"/>
      </w:pPr>
      <w:bookmarkStart w:id="92" w:name="_Toc443592302"/>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3" w:name="_Toc443592303"/>
      <w:bookmarkStart w:id="94" w:name="_Ref277428806"/>
      <w:bookmarkStart w:id="95" w:name="_Ref277416966"/>
      <w:r w:rsidRPr="00246233">
        <w:t>Data Access</w:t>
      </w:r>
      <w:bookmarkEnd w:id="93"/>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6" w:name="_Toc443592304"/>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7" w:name="_Toc443592305"/>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8" w:name="_Toc443592306"/>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9" w:name="_Toc443592307"/>
      <w:r>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443592308"/>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443592309"/>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Ref376099370"/>
      <w:bookmarkStart w:id="103" w:name="_Toc443592310"/>
      <w:r w:rsidRPr="00246233">
        <w:t>Plug-in Classes</w:t>
      </w:r>
      <w:bookmarkEnd w:id="102"/>
      <w:bookmarkEnd w:id="103"/>
    </w:p>
    <w:p w:rsidR="00F77C82" w:rsidRDefault="00F77C82">
      <w:pPr>
        <w:pStyle w:val="Heading3"/>
        <w:tabs>
          <w:tab w:val="left" w:pos="567"/>
        </w:tabs>
        <w:ind w:left="426" w:hanging="426"/>
      </w:pPr>
      <w:bookmarkStart w:id="104" w:name="_Ref376106032"/>
      <w:bookmarkStart w:id="105" w:name="_Toc443592311"/>
      <w:r>
        <w:t>Calculation Methods</w:t>
      </w:r>
      <w:bookmarkEnd w:id="94"/>
      <w:bookmarkEnd w:id="104"/>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230774">
        <w:instrText xml:space="preserve"> ADDIN EN.CITE &lt;EndNote&gt;&lt;Cite&gt;&lt;Author&gt;Naik&lt;/Author&gt;&lt;Year&gt;2002&lt;/Year&gt;&lt;RecNum&gt;11&lt;/RecNum&gt;&lt;DisplayText&gt;[12]&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230774">
        <w:rPr>
          <w:noProof/>
        </w:rPr>
        <w:t>[12]</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5B3AF7">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5B3AF7">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5B3AF7">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0" w:history="1">
        <w:r>
          <w:rPr>
            <w:rStyle w:val="Hyperlink"/>
          </w:rPr>
          <w:t>http://garfield.chem.el</w:t>
        </w:r>
        <w:bookmarkStart w:id="106" w:name="_GoBack"/>
        <w:bookmarkEnd w:id="106"/>
        <w:r>
          <w:rPr>
            <w:rStyle w:val="Hyperlink"/>
          </w:rPr>
          <w:t>te.hu/Burcat/burcat.html</w:t>
        </w:r>
      </w:hyperlink>
      <w:r>
        <w:t xml:space="preserve">. Note that the fifteenth coefficient is </w:t>
      </w:r>
      <w:r>
        <w:rPr>
          <w:rFonts w:ascii="Symbol" w:hAnsi="Symbol"/>
        </w:rPr>
        <w:t></w:t>
      </w:r>
      <w:r>
        <w:rPr>
          <w:rFonts w:cs="Times New Roman"/>
          <w:vertAlign w:val="subscript"/>
        </w:rPr>
        <w:t>f</w:t>
      </w:r>
      <w:r>
        <w:rPr>
          <w:rFonts w:cs="Times New Roman"/>
          <w:i/>
        </w:rPr>
        <w:t>H</w:t>
      </w:r>
      <w:r>
        <w:rPr>
          <w:rFonts w:cs="Times New Roman"/>
          <w:vertAlign w:val="subscript"/>
        </w:rPr>
        <w:t>298.15</w:t>
      </w:r>
      <w:r w:rsidR="0083020E">
        <w:rPr>
          <w:rFonts w:cs="Times New Roman"/>
          <w:vertAlign w:val="subscript"/>
        </w:rPr>
        <w:t>K</w:t>
      </w:r>
      <w:r w:rsidR="0083020E" w:rsidRPr="0083020E">
        <w:rPr>
          <w:rFonts w:cs="Times New Roman"/>
        </w:rPr>
        <w:t>/</w:t>
      </w:r>
      <w:r w:rsidR="0083020E" w:rsidRPr="0083020E">
        <w:rPr>
          <w:rFonts w:cs="Times New Roman"/>
          <w:i/>
        </w:rPr>
        <w:t>R</w:t>
      </w:r>
      <w:r w:rsidR="0083020E">
        <w:rPr>
          <w:rFonts w:cs="Times New Roman"/>
          <w:vertAlign w:val="subscript"/>
        </w:rPr>
        <w:t xml:space="preserve"> </w:t>
      </w:r>
      <w:r>
        <w:rPr>
          <w:rFonts w:cs="Times New Roman"/>
        </w:rPr>
        <w:t>in both the Burcat tabulation and the MESMER outpu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300</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 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230774">
        <w:instrText xml:space="preserve"> ADDIN EN.CITE &lt;EndNote&gt;&lt;Cite&gt;&lt;Author&gt;Li&lt;/Author&gt;&lt;Year&gt;2002&lt;/Year&gt;&lt;RecNum&gt;28&lt;/RecNum&gt;&lt;DisplayText&gt;[13]&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230774">
        <w:rPr>
          <w:noProof/>
        </w:rPr>
        <w:t>[13]</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5B3AF7">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7E71B4"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7E71B4"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 for more details on this method. </w:t>
      </w:r>
      <w:r w:rsidR="00D94D1F">
        <w:rPr>
          <w:szCs w:val="24"/>
        </w:rPr>
        <w:t xml:space="preserve">. </w:t>
      </w:r>
    </w:p>
    <w:p w:rsidR="00F77C82" w:rsidRDefault="00F77C82">
      <w:pPr>
        <w:pStyle w:val="Heading3"/>
        <w:tabs>
          <w:tab w:val="left" w:pos="567"/>
        </w:tabs>
        <w:ind w:left="426" w:hanging="426"/>
      </w:pPr>
      <w:bookmarkStart w:id="107" w:name="_Toc443592312"/>
      <w:r>
        <w:t>Collisional Energy Transfer Models</w:t>
      </w:r>
      <w:bookmarkEnd w:id="10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7E71B4"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8" w:name="_Ref345764698"/>
      <w:bookmarkStart w:id="109" w:name="_Ref345765223"/>
      <w:bookmarkStart w:id="110" w:name="_Ref345772888"/>
      <w:bookmarkStart w:id="111" w:name="_Toc443592313"/>
      <w:r>
        <w:t>Density of States</w:t>
      </w:r>
      <w:bookmarkEnd w:id="95"/>
      <w:bookmarkEnd w:id="108"/>
      <w:bookmarkEnd w:id="109"/>
      <w:bookmarkEnd w:id="110"/>
      <w:bookmarkEnd w:id="11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230774">
        <w:rPr>
          <w:szCs w:val="24"/>
        </w:rPr>
        <w:instrText xml:space="preserve"> ADDIN EN.CITE &lt;EndNote&gt;&lt;Cite&gt;&lt;Author&gt;Sharma&lt;/Author&gt;&lt;Year&gt;2010&lt;/Year&gt;&lt;RecNum&gt;12&lt;/RecNum&gt;&lt;DisplayText&gt;[14]&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230774">
        <w:rPr>
          <w:noProof/>
          <w:szCs w:val="24"/>
        </w:rPr>
        <w:t>[14]</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7E71B4"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rsidP="00E82D5C">
      <w:pPr>
        <w:pStyle w:val="Heading3"/>
        <w:tabs>
          <w:tab w:val="left" w:pos="567"/>
        </w:tabs>
        <w:ind w:left="0" w:hanging="426"/>
      </w:pPr>
      <w:bookmarkStart w:id="112" w:name="_Ref344830943"/>
      <w:bookmarkStart w:id="113" w:name="_Toc443592314"/>
      <w:r>
        <w:t>Microcanonical Rates</w:t>
      </w:r>
      <w:bookmarkEnd w:id="112"/>
      <w:bookmarkEnd w:id="113"/>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E82D5C">
      <w:pPr>
        <w:numPr>
          <w:ilvl w:val="0"/>
          <w:numId w:val="45"/>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E82D5C">
      <w:pPr>
        <w:numPr>
          <w:ilvl w:val="0"/>
          <w:numId w:val="4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Pr>
          <w:noProof/>
        </w:rPr>
        <w:t>[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w:t>
      </w:r>
      <w:r>
        <w:lastRenderedPageBreak/>
        <w:t xml:space="preserve">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nam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xsi:type</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LandauZenerCrossing</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cm-1</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5.0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RMS_SOC_element</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u./Bohr</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0.09327305</w:t>
      </w:r>
      <w:r>
        <w:rPr>
          <w:rFonts w:ascii="Consolas" w:hAnsi="Consolas" w:cs="Consolas"/>
          <w:color w:val="000000"/>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DifferenceMagnitude</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AA5F52">
        <w:rPr>
          <w:rFonts w:ascii="Consolas" w:hAnsi="Consolas" w:cs="Consolas"/>
          <w:color w:val="0000FF"/>
          <w:sz w:val="19"/>
          <w:szCs w:val="19"/>
          <w:highlight w:val="white"/>
          <w:lang w:eastAsia="en-GB"/>
        </w:rPr>
        <w:t xml:space="preserve">      &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 xml:space="preserve"> </w:t>
      </w:r>
      <w:r w:rsidRPr="00AA5F52">
        <w:rPr>
          <w:rFonts w:ascii="Consolas" w:hAnsi="Consolas" w:cs="Consolas"/>
          <w:color w:val="FF0000"/>
          <w:sz w:val="19"/>
          <w:szCs w:val="19"/>
          <w:highlight w:val="white"/>
          <w:lang w:eastAsia="en-GB"/>
        </w:rPr>
        <w:t>units</w:t>
      </w:r>
      <w:r w:rsidRPr="00AA5F52">
        <w:rPr>
          <w:rFonts w:ascii="Consolas" w:hAnsi="Consolas" w:cs="Consolas"/>
          <w:color w:val="0000FF"/>
          <w:sz w:val="19"/>
          <w:szCs w:val="19"/>
          <w:highlight w:val="white"/>
          <w:lang w:eastAsia="en-GB"/>
        </w:rPr>
        <w:t>=</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a.m.u.</w:t>
      </w:r>
      <w:r w:rsidRPr="00AA5F52">
        <w:rPr>
          <w:rFonts w:ascii="Consolas" w:hAnsi="Consolas" w:cs="Consolas"/>
          <w:color w:val="000000"/>
          <w:sz w:val="19"/>
          <w:szCs w:val="19"/>
          <w:highlight w:val="white"/>
          <w:lang w:eastAsia="en-GB"/>
        </w:rPr>
        <w:t>"</w:t>
      </w:r>
      <w:r w:rsidRPr="00AA5F52">
        <w:rPr>
          <w:rFonts w:ascii="Consolas" w:hAnsi="Consolas" w:cs="Consolas"/>
          <w:color w:val="0000FF"/>
          <w:sz w:val="19"/>
          <w:szCs w:val="19"/>
          <w:highlight w:val="white"/>
          <w:lang w:eastAsia="en-GB"/>
        </w:rPr>
        <w:t>&gt;</w:t>
      </w:r>
      <w:r w:rsidRPr="00AA5F52">
        <w:rPr>
          <w:rFonts w:ascii="Consolas" w:hAnsi="Consolas" w:cs="Consolas"/>
          <w:color w:val="000000"/>
          <w:sz w:val="19"/>
          <w:szCs w:val="19"/>
          <w:highlight w:val="white"/>
          <w:lang w:eastAsia="en-GB"/>
        </w:rPr>
        <w:t>10.4098</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GradientReducedMass</w:t>
      </w:r>
      <w:r w:rsidRPr="00AA5F52">
        <w:rPr>
          <w:rFonts w:ascii="Consolas" w:hAnsi="Consolas" w:cs="Consolas"/>
          <w:color w:val="0000FF"/>
          <w:sz w:val="19"/>
          <w:szCs w:val="19"/>
          <w:highlight w:val="white"/>
          <w:lang w:eastAsia="en-GB"/>
        </w:rPr>
        <w:t>&gt;</w:t>
      </w:r>
    </w:p>
    <w:p w:rsidR="00AA5F52" w:rsidRP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w:t>
      </w:r>
      <w:r w:rsidRPr="00AA5F52">
        <w:rPr>
          <w:rFonts w:ascii="Consolas" w:hAnsi="Consolas" w:cs="Consolas"/>
          <w:color w:val="0000FF"/>
          <w:sz w:val="19"/>
          <w:szCs w:val="19"/>
          <w:highlight w:val="white"/>
          <w:lang w:eastAsia="en-GB"/>
        </w:rPr>
        <w:t>&lt;/</w:t>
      </w:r>
      <w:r w:rsidRPr="00AA5F52">
        <w:rPr>
          <w:rFonts w:ascii="Consolas" w:hAnsi="Consolas" w:cs="Consolas"/>
          <w:color w:val="A31515"/>
          <w:sz w:val="19"/>
          <w:szCs w:val="19"/>
          <w:highlight w:val="white"/>
          <w:lang w:eastAsia="en-GB"/>
        </w:rPr>
        <w:t>me:MCRCMethod</w:t>
      </w:r>
      <w:r w:rsidRPr="00AA5F52">
        <w:rPr>
          <w:rFonts w:ascii="Consolas" w:hAnsi="Consolas" w:cs="Consolas"/>
          <w:color w:val="0000FF"/>
          <w:sz w:val="19"/>
          <w:szCs w:val="19"/>
          <w:highlight w:val="white"/>
          <w:lang w:eastAsia="en-GB"/>
        </w:rPr>
        <w:t>&gt;</w:t>
      </w:r>
    </w:p>
    <w:p w:rsidR="00AA5F52" w:rsidRDefault="00AA5F52" w:rsidP="00AA5F52">
      <w:pPr>
        <w:tabs>
          <w:tab w:val="clear" w:pos="540"/>
        </w:tabs>
      </w:pPr>
    </w:p>
    <w:p w:rsidR="00E82D5C" w:rsidRDefault="00E82D5C" w:rsidP="00E82D5C">
      <w:pPr>
        <w:numPr>
          <w:ilvl w:val="0"/>
          <w:numId w:val="45"/>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method </w:t>
      </w:r>
      <w:r>
        <w:t xml:space="preserve">but includes tunnelling corrections below threshold and is also.  described by Harvey and Aschi </w:t>
      </w:r>
      <w:r>
        <w:fldChar w:fldCharType="begin"/>
      </w:r>
      <w:r>
        <w:instrText xml:space="preserve"> ADDIN EN.CITE &lt;EndNote&gt;&lt;Cite&gt;&lt;Author&gt;Harvey&lt;/Author&gt;&lt;Year&gt;2003&lt;/Year&gt;&lt;RecNum&gt;5&lt;/RecNum&gt;&lt;DisplayText&gt;[5]&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Pr>
          <w:noProof/>
        </w:rPr>
        <w:t>[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E82D5C" w:rsidRDefault="00E82D5C" w:rsidP="00E82D5C">
      <w:pPr>
        <w:numPr>
          <w:ilvl w:val="0"/>
          <w:numId w:val="4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E82D5C">
      <w:pPr>
        <w:numPr>
          <w:ilvl w:val="0"/>
          <w:numId w:val="45"/>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lastRenderedPageBreak/>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14" w:name="_Toc443592315"/>
      <w:r>
        <w:t>Tunne</w:t>
      </w:r>
      <w:r w:rsidR="007463C5">
        <w:t>l</w:t>
      </w:r>
      <w:r w:rsidR="00F77C82">
        <w:t>ing Corrections</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lastRenderedPageBreak/>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w:t>
      </w:r>
      <w:r w:rsidR="005F3ED1">
        <w:rPr>
          <w:szCs w:val="24"/>
        </w:rPr>
        <w:lastRenderedPageBreak/>
        <w:t xml:space="preserve">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0.00</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3.96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1.89</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09E-15</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2.33</w:t>
      </w:r>
      <w:r>
        <w:rPr>
          <w:rFonts w:ascii="Consolas" w:hAnsi="Consolas"/>
          <w:sz w:val="18"/>
          <w:szCs w:val="18"/>
          <w:lang w:val="en-US" w:eastAsia="en-US"/>
        </w:rPr>
        <w:t>"</w:t>
      </w:r>
      <w:r>
        <w:rPr>
          <w:rFonts w:ascii="Consolas" w:hAnsi="Consolas"/>
          <w:color w:val="0000FF"/>
          <w:sz w:val="18"/>
          <w:szCs w:val="18"/>
          <w:lang w:val="en-US" w:eastAsia="en-US"/>
        </w:rPr>
        <w:t xml:space="preserve"> </w:t>
      </w:r>
      <w:r w:rsidR="00BD0851">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4.98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2544.185</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sidR="00BD0851">
        <w:rPr>
          <w:rFonts w:ascii="Consolas" w:hAnsi="Consolas"/>
          <w:color w:val="0000FF"/>
          <w:sz w:val="18"/>
          <w:szCs w:val="18"/>
          <w:lang w:val="en-US" w:eastAsia="en-US"/>
        </w:rPr>
        <w:t>5.00E-01</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5" w:name="_Ref345774704"/>
      <w:bookmarkStart w:id="116" w:name="_Toc443592316"/>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7E71B4"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7E71B4"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443592317"/>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5B3AF7">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5B3AF7">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5B3AF7">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443592318"/>
      <w:r w:rsidRPr="00C05534">
        <w:lastRenderedPageBreak/>
        <w:t>Theoretical Background</w:t>
      </w:r>
      <w:bookmarkEnd w:id="118"/>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CwgMTUsIDE2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230774">
        <w:instrText xml:space="preserve"> ADDIN EN.CITE.DATA </w:instrText>
      </w:r>
      <w:r w:rsidR="00230774">
        <w:fldChar w:fldCharType="end"/>
      </w:r>
      <w:r w:rsidR="007A15CE">
        <w:fldChar w:fldCharType="separate"/>
      </w:r>
      <w:r w:rsidR="00230774">
        <w:rPr>
          <w:noProof/>
        </w:rPr>
        <w:t>[8, 15, 1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3LCAxOF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230774">
        <w:instrText xml:space="preserve"> ADDIN EN.CITE.DATA </w:instrText>
      </w:r>
      <w:r w:rsidR="00230774">
        <w:fldChar w:fldCharType="end"/>
      </w:r>
      <w:r w:rsidR="007A15CE">
        <w:fldChar w:fldCharType="separate"/>
      </w:r>
      <w:r w:rsidR="00230774">
        <w:rPr>
          <w:noProof/>
        </w:rPr>
        <w:t>[17, 1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 </w:instrText>
      </w:r>
      <w:r w:rsidR="00230774">
        <w:fldChar w:fldCharType="begin">
          <w:fldData xml:space="preserve">PEVuZE5vdGU+PENpdGU+PEF1dGhvcj5HYW5ub248L0F1dGhvcj48WWVhcj4yMDA3PC9ZZWFyPjxS
ZWNOdW0+MTc8L1JlY051bT48RGlzcGxheVRleHQ+WzE5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230774">
        <w:instrText xml:space="preserve"> ADDIN EN.CITE.DATA </w:instrText>
      </w:r>
      <w:r w:rsidR="00230774">
        <w:fldChar w:fldCharType="end"/>
      </w:r>
      <w:r w:rsidR="007A15CE" w:rsidRPr="004D29D4">
        <w:fldChar w:fldCharType="separate"/>
      </w:r>
      <w:r w:rsidR="00230774">
        <w:rPr>
          <w:noProof/>
        </w:rPr>
        <w:t>[1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230774">
        <w:rPr>
          <w:noProof/>
        </w:rPr>
        <w:t>[20]</w:t>
      </w:r>
      <w:r w:rsidR="007A15CE" w:rsidRPr="004D29D4">
        <w:fldChar w:fldCharType="end"/>
      </w:r>
    </w:p>
    <w:p w:rsidR="00F77C82" w:rsidRPr="00246233" w:rsidRDefault="00F77C82" w:rsidP="00F66AB7">
      <w:pPr>
        <w:pStyle w:val="Heading2"/>
      </w:pPr>
      <w:bookmarkStart w:id="119" w:name="_Toc443592319"/>
      <w:r w:rsidRPr="00246233">
        <w:t>Matrix Formulation of the EGME</w:t>
      </w:r>
      <w:bookmarkEnd w:id="119"/>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 </w:instrText>
      </w:r>
      <w:r w:rsidR="00230774">
        <w:fldChar w:fldCharType="begin">
          <w:fldData xml:space="preserve">PEVuZE5vdGU+PENpdGU+PEF1dGhvcj5NaWxsZXI8L0F1dGhvcj48WWVhcj4yMDAyPC9ZZWFyPjxS
ZWNOdW0+MTU8L1JlY051bT48RGlzcGxheVRleHQ+WzE3LCAyMV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230774">
        <w:instrText xml:space="preserve"> ADDIN EN.CITE.DATA </w:instrText>
      </w:r>
      <w:r w:rsidR="00230774">
        <w:fldChar w:fldCharType="end"/>
      </w:r>
      <w:r w:rsidR="007A15CE">
        <w:fldChar w:fldCharType="separate"/>
      </w:r>
      <w:r w:rsidR="00230774">
        <w:rPr>
          <w:noProof/>
        </w:rPr>
        <w:t>[17, 21]</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10pt;height:18pt" o:ole="" filled="t">
            <v:fill color2="black"/>
            <v:imagedata r:id="rId41" o:title=""/>
          </v:shape>
          <o:OLEObject Type="Embed" ProgID="Equation.3" ShapeID="_x0000_i1026" DrawAspect="Content" ObjectID="_1517408169" r:id="rId42"/>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7E71B4"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5pt;height:19pt" o:ole="" filled="t">
            <v:fill color2="black"/>
            <v:imagedata r:id="rId43" o:title=""/>
          </v:shape>
          <o:OLEObject Type="Embed" ProgID="Equation.3" ShapeID="_x0000_i1027" DrawAspect="Content" ObjectID="_1517408170" r:id="rId44"/>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val="en-US" w:eastAsia="en-US"/>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5"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230774">
        <w:instrText xml:space="preserve"> ADDIN EN.CITE &lt;EndNote&gt;&lt;Cite&gt;&lt;Author&gt;Baer&lt;/Author&gt;&lt;Year&gt;1996&lt;/Year&gt;&lt;RecNum&gt;22&lt;/RecNum&gt;&lt;DisplayText&gt;[23]&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230774">
        <w:rPr>
          <w:noProof/>
        </w:rPr>
        <w:t>[2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 </w:instrText>
      </w:r>
      <w:r w:rsidR="00230774">
        <w:fldChar w:fldCharType="begin">
          <w:fldData xml:space="preserve">PEVuZE5vdGU+PENpdGU+PEF1dGhvcj5EYXZpZXM8L0F1dGhvcj48WWVhcj4xOTg2PC9ZZWFyPjxS
ZWNOdW0+MTg8L1JlY051bT48RGlzcGxheVRleHQ+WzIwLCAyNF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230774">
        <w:instrText xml:space="preserve"> ADDIN EN.CITE.DATA </w:instrText>
      </w:r>
      <w:r w:rsidR="00230774">
        <w:fldChar w:fldCharType="end"/>
      </w:r>
      <w:r w:rsidR="007A15CE">
        <w:fldChar w:fldCharType="separate"/>
      </w:r>
      <w:r w:rsidR="00230774">
        <w:rPr>
          <w:noProof/>
        </w:rPr>
        <w:t>[20, 2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3pt;height:12.5pt" o:ole="" filled="t">
            <v:fill color2="black"/>
            <v:imagedata r:id="rId46" o:title=""/>
          </v:shape>
          <o:OLEObject Type="Embed" ProgID="Equation.3" ShapeID="_x0000_i1028" DrawAspect="Content" ObjectID="_1517408171" r:id="rId47"/>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t xml:space="preserve"> such as Gaussian models</w:t>
      </w:r>
      <w:r w:rsidR="007A15CE">
        <w:fldChar w:fldCharType="begin"/>
      </w:r>
      <w:r w:rsidR="00230774">
        <w:instrText xml:space="preserve"> ADDIN EN.CITE &lt;EndNote&gt;&lt;Cite&gt;&lt;Author&gt;Gilbert&lt;/Author&gt;&lt;Year&gt;1990&lt;/Year&gt;&lt;RecNum&gt;21&lt;/RecNum&gt;&lt;DisplayText&gt;[22]&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230774">
        <w:rPr>
          <w:noProof/>
        </w:rPr>
        <w:t>[2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fldChar w:fldCharType="separate"/>
      </w:r>
      <w:r w:rsidR="00230774">
        <w:rPr>
          <w:noProof/>
        </w:rPr>
        <w:t>[18]</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230774">
        <w:instrText xml:space="preserve"> ADDIN EN.CITE &lt;EndNote&gt;&lt;Cite&gt;&lt;Author&gt;Miller&lt;/Author&gt;&lt;Year&gt;2001&lt;/Year&gt;&lt;RecNum&gt;20&lt;/RecNum&gt;&lt;DisplayText&gt;[21]&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230774">
        <w:rPr>
          <w:noProof/>
        </w:rPr>
        <w:t>[21]</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V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230774">
        <w:instrText xml:space="preserve"> ADDIN EN.CITE.DATA </w:instrText>
      </w:r>
      <w:r w:rsidR="00230774">
        <w:fldChar w:fldCharType="end"/>
      </w:r>
      <w:r w:rsidR="007A15CE">
        <w:fldChar w:fldCharType="separate"/>
      </w:r>
      <w:r w:rsidR="00230774">
        <w:rPr>
          <w:noProof/>
        </w:rPr>
        <w:t>[1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 </w:instrText>
      </w:r>
      <w:r w:rsidR="00230774">
        <w:fldChar w:fldCharType="begin">
          <w:fldData xml:space="preserve">PEVuZE5vdGU+PENpdGU+PEF1dGhvcj5QaWxsaW5nPC9BdXRob3I+PFllYXI+MjAwMzwvWWVhcj48
UmVjTnVtPjEzPC9SZWNOdW0+PERpc3BsYXlUZXh0PlsxNSwgMTh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230774">
        <w:instrText xml:space="preserve"> ADDIN EN.CITE.DATA </w:instrText>
      </w:r>
      <w:r w:rsidR="00230774">
        <w:fldChar w:fldCharType="end"/>
      </w:r>
      <w:r w:rsidR="007A15CE">
        <w:fldChar w:fldCharType="separate"/>
      </w:r>
      <w:r w:rsidR="00230774">
        <w:rPr>
          <w:noProof/>
        </w:rPr>
        <w:t>[15, 18]</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7E71B4"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 </w:instrText>
      </w:r>
      <w:r w:rsidR="00230774">
        <w:fldChar w:fldCharType="begin">
          <w:fldData xml:space="preserve">PEVuZE5vdGU+PENpdGU+PEF1dGhvcj5LbGlwcGVuc3RlaW48L0F1dGhvcj48WWVhcj4yMDAyPC9Z
ZWFyPjxSZWNOdW0+MTU8L1JlY051bT48RGlzcGxheVRleHQ+WzE1LCAxN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230774">
        <w:instrText xml:space="preserve"> ADDIN EN.CITE.DATA </w:instrText>
      </w:r>
      <w:r w:rsidR="00230774">
        <w:fldChar w:fldCharType="end"/>
      </w:r>
      <w:r w:rsidR="007A15CE">
        <w:fldChar w:fldCharType="separate"/>
      </w:r>
      <w:r w:rsidR="00230774">
        <w:rPr>
          <w:noProof/>
        </w:rPr>
        <w:t>[15, 1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Pr="00786573">
        <w:t>,</w:t>
      </w:r>
      <w:r w:rsidR="007A15CE" w:rsidRPr="00B37A72">
        <w:fldChar w:fldCharType="begin"/>
      </w:r>
      <w:r w:rsidR="00230774">
        <w:instrText xml:space="preserve"> ADDIN EN.CITE &lt;EndNote&gt;&lt;Cite&gt;&lt;Author&gt;Green&lt;/Author&gt;&lt;Year&gt;2007&lt;/Year&gt;&lt;RecNum&gt;24&lt;/RecNum&gt;&lt;DisplayText&gt;[25]&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230774">
        <w:rPr>
          <w:noProof/>
        </w:rPr>
        <w:t>[2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 </w:instrText>
      </w:r>
      <w:r w:rsidR="00230774">
        <w:fldChar w:fldCharType="begin">
          <w:fldData xml:space="preserve">PEVuZE5vdGU+PENpdGU+PEF1dGhvcj5NaWxsZXI8L0F1dGhvcj48WWVhcj4yMDA2PC9ZZWFyPjxS
ZWNOdW0+MTY8L1JlY051bT48RGlzcGxheVRleHQ+WzE4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230774">
        <w:instrText xml:space="preserve"> ADDIN EN.CITE.DATA </w:instrText>
      </w:r>
      <w:r w:rsidR="00230774">
        <w:fldChar w:fldCharType="end"/>
      </w:r>
      <w:r w:rsidR="007A15CE" w:rsidRPr="007A15CE">
        <w:fldChar w:fldCharType="separate"/>
      </w:r>
      <w:r w:rsidR="00230774">
        <w:rPr>
          <w:noProof/>
        </w:rPr>
        <w:t>[18]</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230774">
        <w:instrText xml:space="preserve"> ADDIN EN.CITE &lt;EndNote&gt;&lt;Cite&gt;&lt;Author&gt;Klippenstein&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230774">
        <w:instrText xml:space="preserve"> ADDIN EN.CITE &lt;EndNote&gt;&lt;Cite&gt;&lt;Author&gt;Miller&lt;/Author&gt;&lt;Year&gt;2002&lt;/Year&gt;&lt;RecNum&gt;15&lt;/RecNum&gt;&lt;DisplayText&gt;[17]&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230774">
        <w:rPr>
          <w:noProof/>
        </w:rPr>
        <w:t>[1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 </w:instrText>
      </w:r>
      <w:r w:rsidR="00230774">
        <w:fldChar w:fldCharType="begin">
          <w:fldData xml:space="preserve">PEVuZE5vdGU+PENpdGU+PEF1dGhvcj5Sb2JlcnRzb248L0F1dGhvcj48WWVhcj4yMDA3PC9ZZWFy
PjxSZWNOdW0+NzwvUmVjTnVtPjxEaXNwbGF5VGV4dD5bOF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230774">
        <w:instrText xml:space="preserve"> ADDIN EN.CITE.DATA </w:instrText>
      </w:r>
      <w:r w:rsidR="00230774">
        <w:fldChar w:fldCharType="end"/>
      </w:r>
      <w:r w:rsidR="007A15CE">
        <w:fldChar w:fldCharType="separate"/>
      </w:r>
      <w:r w:rsidR="00230774">
        <w:rPr>
          <w:noProof/>
        </w:rPr>
        <w:t>[8]</w:t>
      </w:r>
      <w:r w:rsidR="007A15CE">
        <w:fldChar w:fldCharType="end"/>
      </w:r>
      <w:r w:rsidRPr="00786573">
        <w:t>,</w:t>
      </w:r>
      <w:r w:rsidR="007A15CE" w:rsidRPr="007A15CE">
        <w:fldChar w:fldCharType="begin"/>
      </w:r>
      <w:r w:rsidR="00230774">
        <w:instrText xml:space="preserve"> ADDIN EN.CITE &lt;EndNote&gt;&lt;Cite&gt;&lt;Author&gt;Bartis&lt;/Author&gt;&lt;Year&gt;1974&lt;/Year&gt;&lt;RecNum&gt;25&lt;/RecNum&gt;&lt;DisplayText&gt;[26]&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230774">
        <w:rPr>
          <w:noProof/>
        </w:rPr>
        <w:t>[2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443592320"/>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7E71B4"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7E71B4"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7E71B4"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443592321"/>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443592322"/>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lastRenderedPageBreak/>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443592323"/>
      <w:r>
        <w:t>The Contracted Basis Set Approach</w:t>
      </w:r>
      <w:bookmarkEnd w:id="124"/>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 </w:instrText>
      </w:r>
      <w:r w:rsidR="00230774">
        <w:fldChar w:fldCharType="begin">
          <w:fldData xml:space="preserve">PEVuZE5vdGU+PENpdGU+PEF1dGhvcj5WZW5rYXRlc2g8L0F1dGhvcj48WWVhcj4xOTk3PC9ZZWFy
PjxSZWNOdW0+MjY8L1JlY051bT48RGlzcGxheVRleHQ+WzI3LCAyOF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230774">
        <w:instrText xml:space="preserve"> ADDIN EN.CITE.DATA </w:instrText>
      </w:r>
      <w:r w:rsidR="00230774">
        <w:fldChar w:fldCharType="end"/>
      </w:r>
      <w:r w:rsidR="007A15CE">
        <w:fldChar w:fldCharType="separate"/>
      </w:r>
      <w:r w:rsidR="00230774">
        <w:rPr>
          <w:noProof/>
        </w:rPr>
        <w:t>[27, 28]</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lastRenderedPageBreak/>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443592324"/>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443592325"/>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7E71B4">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7E71B4"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443592326"/>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230774">
        <w:instrText xml:space="preserve"> ADDIN EN.CITE &lt;EndNote&gt;&lt;Cite&gt;&lt;Author&gt;Davies&lt;/Author&gt;&lt;Year&gt;1986&lt;/Year&gt;&lt;RecNum&gt;18&lt;/RecNum&gt;&lt;DisplayText&gt;[20]&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230774">
        <w:rPr>
          <w:noProof/>
        </w:rPr>
        <w:t>[20]</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443592327"/>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5pt;height:18pt" o:ole="" filled="t">
            <v:fill color2="black"/>
            <v:imagedata r:id="rId48" o:title=""/>
          </v:shape>
          <o:OLEObject Type="Embed" ProgID="Equation.3" ShapeID="_x0000_i1029" DrawAspect="Content" ObjectID="_1517408172" r:id="rId49"/>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7E71B4"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7E71B4"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443592328"/>
      <w:r>
        <w:lastRenderedPageBreak/>
        <w:t>Revision History</w:t>
      </w:r>
      <w:bookmarkEnd w:id="131"/>
    </w:p>
    <w:p w:rsidR="00411665" w:rsidRDefault="00411665" w:rsidP="00411665">
      <w:pPr>
        <w:pStyle w:val="Heading2"/>
      </w:pPr>
      <w:bookmarkStart w:id="132" w:name="_Toc443592329"/>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443592330"/>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443592331"/>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w:t>
      </w:r>
      <w:r w:rsidR="000F7624">
        <w:t>l</w:t>
      </w:r>
      <w:r>
        <w:t>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443592332"/>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5B3AF7">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5B3AF7">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5B3AF7">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5B3AF7">
        <w:t>11.2.6</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5B3AF7">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136" w:name="_Toc443592333"/>
      <w:r w:rsidRPr="00C05534">
        <w:t xml:space="preserve">MESMER </w:t>
      </w:r>
      <w:r>
        <w:t>3</w:t>
      </w:r>
      <w:r w:rsidRPr="00C05534">
        <w:t>.0</w:t>
      </w:r>
      <w:r>
        <w:t xml:space="preserve"> (Released 24/Feb/2014)</w:t>
      </w:r>
      <w:bookmarkEnd w:id="136"/>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5B3AF7">
        <w:t>7.3.1</w:t>
      </w:r>
      <w:r>
        <w:fldChar w:fldCharType="end"/>
      </w:r>
      <w:r>
        <w:fldChar w:fldCharType="begin"/>
      </w:r>
      <w:r>
        <w:instrText xml:space="preserve"> REF _Ref353724732 \r \h </w:instrText>
      </w:r>
      <w:r>
        <w:fldChar w:fldCharType="separate"/>
      </w:r>
      <w:r w:rsidR="005B3AF7">
        <w:t>(5)</w:t>
      </w:r>
      <w:r>
        <w:fldChar w:fldCharType="end"/>
      </w:r>
      <w:r>
        <w:t xml:space="preserve"> and </w:t>
      </w:r>
      <w:r>
        <w:fldChar w:fldCharType="begin"/>
      </w:r>
      <w:r>
        <w:instrText xml:space="preserve"> REF _Ref345764698 \r \h </w:instrText>
      </w:r>
      <w:r>
        <w:fldChar w:fldCharType="separate"/>
      </w:r>
      <w:r w:rsidR="005B3AF7">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5B3AF7">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5B3AF7">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5B3AF7">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37" w:name="_Toc443592334"/>
      <w:r w:rsidRPr="00C05534">
        <w:lastRenderedPageBreak/>
        <w:t xml:space="preserve">MESMER </w:t>
      </w:r>
      <w:r>
        <w:t>4</w:t>
      </w:r>
      <w:r w:rsidRPr="00C05534">
        <w:t>.0</w:t>
      </w:r>
      <w:r>
        <w:t xml:space="preserve"> (Released 16/May/2015)</w:t>
      </w:r>
      <w:bookmarkEnd w:id="137"/>
    </w:p>
    <w:p w:rsidR="003D6172" w:rsidRDefault="003D6172" w:rsidP="003D6172">
      <w:pPr>
        <w:ind w:left="357"/>
      </w:pPr>
      <w:r>
        <w:t>New features:</w:t>
      </w:r>
    </w:p>
    <w:p w:rsidR="003D6172" w:rsidRDefault="003D6172" w:rsidP="003D6172">
      <w:pPr>
        <w:numPr>
          <w:ilvl w:val="0"/>
          <w:numId w:val="3"/>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5B3AF7">
        <w:t>11.2.3</w:t>
      </w:r>
      <w:r>
        <w:fldChar w:fldCharType="end"/>
      </w:r>
      <w:r>
        <w:t>).</w:t>
      </w:r>
    </w:p>
    <w:p w:rsidR="003D6172" w:rsidRDefault="003D6172" w:rsidP="003D6172">
      <w:pPr>
        <w:numPr>
          <w:ilvl w:val="0"/>
          <w:numId w:val="3"/>
        </w:numPr>
        <w:ind w:left="357" w:firstLine="0"/>
      </w:pPr>
      <w:r>
        <w:t xml:space="preserve">Multiple control blocks (See section </w:t>
      </w:r>
      <w:r>
        <w:fldChar w:fldCharType="begin"/>
      </w:r>
      <w:r>
        <w:instrText xml:space="preserve"> REF _Ref207708603 \r \h </w:instrText>
      </w:r>
      <w:r>
        <w:fldChar w:fldCharType="separate"/>
      </w:r>
      <w:r w:rsidR="005B3AF7">
        <w:t>7.3.5</w:t>
      </w:r>
      <w:r>
        <w:fldChar w:fldCharType="end"/>
      </w:r>
      <w:r>
        <w:t>).</w:t>
      </w:r>
    </w:p>
    <w:p w:rsidR="003D6172" w:rsidRDefault="003D6172" w:rsidP="003D6172">
      <w:pPr>
        <w:numPr>
          <w:ilvl w:val="0"/>
          <w:numId w:val="3"/>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5B3AF7">
        <w:t>7.3.2</w:t>
      </w:r>
      <w:r>
        <w:fldChar w:fldCharType="end"/>
      </w:r>
      <w:r>
        <w:t>).</w:t>
      </w:r>
    </w:p>
    <w:p w:rsidR="003D6172" w:rsidRDefault="003D6172" w:rsidP="003D6172">
      <w:pPr>
        <w:numPr>
          <w:ilvl w:val="0"/>
          <w:numId w:val="3"/>
        </w:numPr>
        <w:ind w:left="357" w:firstLine="0"/>
      </w:pPr>
      <w:r>
        <w:t xml:space="preserve">NASA polynomials (See section </w:t>
      </w:r>
      <w:r>
        <w:fldChar w:fldCharType="begin"/>
      </w:r>
      <w:r>
        <w:instrText xml:space="preserve"> REF _Ref376106032 \r \h </w:instrText>
      </w:r>
      <w:r>
        <w:fldChar w:fldCharType="separate"/>
      </w:r>
      <w:r w:rsidR="005B3AF7">
        <w:t>11.2.1</w:t>
      </w:r>
      <w:r>
        <w:fldChar w:fldCharType="end"/>
      </w:r>
      <w:r>
        <w:t>).</w:t>
      </w:r>
    </w:p>
    <w:p w:rsidR="003D6172" w:rsidRDefault="003D6172" w:rsidP="003D6172">
      <w:pPr>
        <w:numPr>
          <w:ilvl w:val="0"/>
          <w:numId w:val="3"/>
        </w:numPr>
        <w:ind w:left="357" w:firstLine="0"/>
      </w:pPr>
      <w:r>
        <w:t xml:space="preserve">Sensitivity analysis (See section </w:t>
      </w:r>
      <w:r>
        <w:fldChar w:fldCharType="begin"/>
      </w:r>
      <w:r>
        <w:instrText xml:space="preserve"> REF _Ref376106032 \r \h </w:instrText>
      </w:r>
      <w:r>
        <w:fldChar w:fldCharType="separate"/>
      </w:r>
      <w:r w:rsidR="005B3AF7">
        <w:t>11.2.1</w:t>
      </w:r>
      <w:r>
        <w:fldChar w:fldCharType="end"/>
      </w:r>
      <w:r>
        <w:t>).</w:t>
      </w:r>
    </w:p>
    <w:p w:rsidR="003D6172" w:rsidRDefault="003D6172" w:rsidP="003D6172">
      <w:pPr>
        <w:numPr>
          <w:ilvl w:val="0"/>
          <w:numId w:val="3"/>
        </w:numPr>
        <w:ind w:left="357" w:firstLine="0"/>
      </w:pPr>
      <w:r>
        <w:t>The accuracy of extended precision methods has been improved.</w:t>
      </w:r>
    </w:p>
    <w:p w:rsidR="003D6172" w:rsidRDefault="003D6172" w:rsidP="003D6172">
      <w:pPr>
        <w:ind w:left="357"/>
      </w:pPr>
      <w:r>
        <w:t>Bugs:</w:t>
      </w:r>
    </w:p>
    <w:p w:rsidR="003D6172" w:rsidRDefault="003D6172" w:rsidP="003D6172">
      <w:pPr>
        <w:pStyle w:val="ListParagraph"/>
        <w:numPr>
          <w:ilvl w:val="0"/>
          <w:numId w:val="42"/>
        </w:numPr>
      </w:pPr>
      <w:r>
        <w:t>An issue with the projection of internal rotor degrees of freedom from a Hessian has been addressed.</w:t>
      </w:r>
    </w:p>
    <w:p w:rsidR="003D6172" w:rsidRDefault="003D6172" w:rsidP="003D6172">
      <w:pPr>
        <w:ind w:left="357"/>
      </w:pPr>
    </w:p>
    <w:p w:rsidR="00F77C82" w:rsidRDefault="00F77C82" w:rsidP="00C05534">
      <w:pPr>
        <w:pStyle w:val="Heading1"/>
      </w:pPr>
      <w:bookmarkStart w:id="138" w:name="_Toc443592335"/>
      <w:r w:rsidRPr="00C05534">
        <w:lastRenderedPageBreak/>
        <w:t>References</w:t>
      </w:r>
      <w:bookmarkEnd w:id="138"/>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230774" w:rsidRPr="00230774" w:rsidRDefault="007A15CE" w:rsidP="000F7624">
      <w:pPr>
        <w:pStyle w:val="EndNoteBibliography"/>
        <w:ind w:left="720" w:hanging="720"/>
      </w:pPr>
      <w:r>
        <w:fldChar w:fldCharType="begin"/>
      </w:r>
      <w:r w:rsidR="00516DC6">
        <w:instrText xml:space="preserve"> ADDIN EN.REFLIST </w:instrText>
      </w:r>
      <w:r>
        <w:fldChar w:fldCharType="separate"/>
      </w:r>
      <w:r w:rsidR="00230774" w:rsidRPr="00230774">
        <w:t>1.</w:t>
      </w:r>
      <w:r w:rsidR="00230774" w:rsidRPr="00230774">
        <w:tab/>
        <w:t xml:space="preserve">Glowacki, D.R., et al., </w:t>
      </w:r>
      <w:r w:rsidR="00230774" w:rsidRPr="000F7624">
        <w:t>MESMER: An Open-Source Master Equation Solver for Multi-Energy Well Reactions.</w:t>
      </w:r>
      <w:r w:rsidR="00230774" w:rsidRPr="00230774">
        <w:t xml:space="preserve"> Journal of Physical Chemistry A, 2012. </w:t>
      </w:r>
      <w:r w:rsidR="00230774" w:rsidRPr="000F7624">
        <w:t>116</w:t>
      </w:r>
      <w:r w:rsidR="00230774" w:rsidRPr="00230774">
        <w:t>(38): p. 9545-9560.</w:t>
      </w:r>
    </w:p>
    <w:p w:rsidR="00230774" w:rsidRPr="00230774" w:rsidRDefault="00230774" w:rsidP="000F7624">
      <w:pPr>
        <w:pStyle w:val="EndNoteBibliography"/>
        <w:ind w:left="720" w:hanging="720"/>
      </w:pPr>
      <w:r w:rsidRPr="00230774">
        <w:t>2.</w:t>
      </w:r>
      <w:r w:rsidRPr="00230774">
        <w:tab/>
        <w:t xml:space="preserve">King, G.W., R.M. Hainer, and P.C. Cross, </w:t>
      </w:r>
      <w:r w:rsidRPr="000F7624">
        <w:t>The asymmetric rotor I Calculation and symmetry classification of energy levels.</w:t>
      </w:r>
      <w:r w:rsidRPr="00230774">
        <w:t xml:space="preserve"> Journal of Chemical Physics, 1943. </w:t>
      </w:r>
      <w:r w:rsidRPr="000F7624">
        <w:t>11</w:t>
      </w:r>
      <w:r w:rsidRPr="00230774">
        <w:t>(1): p. 27-42.</w:t>
      </w:r>
    </w:p>
    <w:p w:rsidR="00230774" w:rsidRPr="00230774" w:rsidRDefault="00230774" w:rsidP="000F7624">
      <w:pPr>
        <w:pStyle w:val="EndNoteBibliography"/>
        <w:ind w:left="720" w:hanging="720"/>
      </w:pPr>
      <w:r w:rsidRPr="00230774">
        <w:t>3.</w:t>
      </w:r>
      <w:r w:rsidRPr="00230774">
        <w:tab/>
        <w:t xml:space="preserve">Miller, W.H., </w:t>
      </w:r>
      <w:r w:rsidRPr="000F7624">
        <w:t>Tunneling Corrections to Unimolecular Rate Constants, with application to Formaldehyde.</w:t>
      </w:r>
      <w:r w:rsidRPr="00230774">
        <w:t xml:space="preserve"> Journal of the American Chemical Society, 1979. </w:t>
      </w:r>
      <w:r w:rsidRPr="000F7624">
        <w:t>101</w:t>
      </w:r>
      <w:r w:rsidRPr="00230774">
        <w:t>(23): p. 6810-6814.</w:t>
      </w:r>
    </w:p>
    <w:p w:rsidR="00230774" w:rsidRPr="00230774" w:rsidRDefault="00230774" w:rsidP="000F7624">
      <w:pPr>
        <w:pStyle w:val="EndNoteBibliography"/>
        <w:ind w:left="720" w:hanging="720"/>
      </w:pPr>
      <w:r w:rsidRPr="00230774">
        <w:t>4.</w:t>
      </w:r>
      <w:r w:rsidRPr="00230774">
        <w:tab/>
        <w:t xml:space="preserve">Garrett, B.C. and D.G. Truhlar, </w:t>
      </w:r>
      <w:r w:rsidRPr="000F7624">
        <w:t>Semi-Classical Tunneling Calculations.</w:t>
      </w:r>
      <w:r w:rsidRPr="00230774">
        <w:t xml:space="preserve"> Journal of Physical Chemistry, 1979. </w:t>
      </w:r>
      <w:r w:rsidRPr="000F7624">
        <w:t>83</w:t>
      </w:r>
      <w:r w:rsidRPr="00230774">
        <w:t>(22): p. 2921-2926.</w:t>
      </w:r>
    </w:p>
    <w:p w:rsidR="00230774" w:rsidRPr="00230774" w:rsidRDefault="00230774" w:rsidP="000F7624">
      <w:pPr>
        <w:pStyle w:val="EndNoteBibliography"/>
        <w:ind w:left="720" w:hanging="720"/>
      </w:pPr>
      <w:r w:rsidRPr="00230774">
        <w:t>5.</w:t>
      </w:r>
      <w:r w:rsidRPr="00230774">
        <w:tab/>
        <w:t xml:space="preserve">Harvey, J.N. and M. Aschi, </w:t>
      </w:r>
      <w:r w:rsidRPr="000F7624">
        <w:t>Modelling spin-forbidden reactions: recombination of carbon monoxide with iron tetracarbonyl.</w:t>
      </w:r>
      <w:r w:rsidRPr="00230774">
        <w:t xml:space="preserve"> Faraday Discussions, 2003. </w:t>
      </w:r>
      <w:r w:rsidRPr="000F7624">
        <w:t>124</w:t>
      </w:r>
      <w:r w:rsidRPr="00230774">
        <w:t>: p. 129-143.</w:t>
      </w:r>
    </w:p>
    <w:p w:rsidR="00230774" w:rsidRPr="00230774" w:rsidRDefault="00230774" w:rsidP="000F7624">
      <w:pPr>
        <w:pStyle w:val="EndNoteBibliography"/>
        <w:ind w:left="720" w:hanging="720"/>
      </w:pPr>
      <w:r w:rsidRPr="00230774">
        <w:t>6.</w:t>
      </w:r>
      <w:r w:rsidRPr="00230774">
        <w:tab/>
        <w:t xml:space="preserve">Green, N.J.B. and S.H. Robertson, </w:t>
      </w:r>
      <w:r w:rsidR="00985B98" w:rsidRPr="000F7624">
        <w:t xml:space="preserve">General Master equation formulation of a reversible dissociation/association reaction, </w:t>
      </w:r>
      <w:r w:rsidR="00985B98">
        <w:t xml:space="preserve"> </w:t>
      </w:r>
      <w:r w:rsidR="00985B98" w:rsidRPr="009F68E7">
        <w:t>Chem</w:t>
      </w:r>
      <w:r w:rsidR="00985B98">
        <w:t>ical</w:t>
      </w:r>
      <w:r w:rsidR="00985B98" w:rsidRPr="009F68E7">
        <w:t xml:space="preserve"> Phys</w:t>
      </w:r>
      <w:r w:rsidR="00985B98">
        <w:t>ics</w:t>
      </w:r>
      <w:r w:rsidR="00985B98" w:rsidRPr="009F68E7">
        <w:t xml:space="preserve"> Lett</w:t>
      </w:r>
      <w:r w:rsidR="00985B98">
        <w:t xml:space="preserve">ers, 2014. </w:t>
      </w:r>
      <w:r w:rsidR="00985B98" w:rsidRPr="000F7624">
        <w:t>605</w:t>
      </w:r>
      <w:r w:rsidR="00985B98">
        <w:t>: p. 44-46.</w:t>
      </w:r>
      <w:r w:rsidR="00985B98" w:rsidRPr="000F7624">
        <w:t xml:space="preserve"> </w:t>
      </w:r>
    </w:p>
    <w:p w:rsidR="00230774" w:rsidRPr="00230774" w:rsidRDefault="00230774" w:rsidP="000F7624">
      <w:pPr>
        <w:pStyle w:val="EndNoteBibliography"/>
        <w:ind w:left="720" w:hanging="720"/>
      </w:pPr>
      <w:r w:rsidRPr="00230774">
        <w:t>7.</w:t>
      </w:r>
      <w:r w:rsidRPr="00230774">
        <w:tab/>
        <w:t xml:space="preserve">Davis, M.J. and S.J. Klippenstein, </w:t>
      </w:r>
      <w:r w:rsidRPr="000F7624">
        <w:t>Geometric investigation of association/dissociation kinetics with an application to the master equation for CH3+CH3 &lt;-&gt; C2H6.</w:t>
      </w:r>
      <w:r w:rsidRPr="00230774">
        <w:t xml:space="preserve"> Journal of Physical Chemistry A, 2002. </w:t>
      </w:r>
      <w:r w:rsidRPr="000F7624">
        <w:t>106</w:t>
      </w:r>
      <w:r w:rsidRPr="00230774">
        <w:t>(24): p. 5860-5879.</w:t>
      </w:r>
    </w:p>
    <w:p w:rsidR="00230774" w:rsidRPr="00230774" w:rsidRDefault="00230774" w:rsidP="000F7624">
      <w:pPr>
        <w:pStyle w:val="EndNoteBibliography"/>
        <w:ind w:left="720" w:hanging="720"/>
      </w:pPr>
      <w:r w:rsidRPr="00230774">
        <w:t>8.</w:t>
      </w:r>
      <w:r w:rsidRPr="00230774">
        <w:tab/>
        <w:t xml:space="preserve">Robertson, S.H., et al., </w:t>
      </w:r>
      <w:r w:rsidRPr="000F7624">
        <w:t>Master equation methods for multiple well systems: application to the 1-,2-pentyl system.</w:t>
      </w:r>
      <w:r w:rsidRPr="00230774">
        <w:t xml:space="preserve"> Physical Chemistry Chemical Physics, 2007. </w:t>
      </w:r>
      <w:r w:rsidRPr="000F7624">
        <w:t>9</w:t>
      </w:r>
      <w:r w:rsidRPr="00230774">
        <w:t>(31): p. 4085-4097.</w:t>
      </w:r>
    </w:p>
    <w:p w:rsidR="00230774" w:rsidRPr="00230774" w:rsidRDefault="00230774" w:rsidP="000F7624">
      <w:pPr>
        <w:pStyle w:val="EndNoteBibliography"/>
        <w:ind w:left="720" w:hanging="720"/>
      </w:pPr>
      <w:r w:rsidRPr="00230774">
        <w:t>9.</w:t>
      </w:r>
      <w:r w:rsidRPr="00230774">
        <w:tab/>
        <w:t xml:space="preserve">Seakins, P.W., et al., </w:t>
      </w:r>
      <w:r w:rsidRPr="000F7624">
        <w:t>Kinetics fo the Unimolecular Decomposition of i-C3H7 - Weak Collision Effects in Helium, Argon and Nitrogen.</w:t>
      </w:r>
      <w:r w:rsidRPr="00230774">
        <w:t xml:space="preserve"> Journal of Physical Chemistry, 1993. </w:t>
      </w:r>
      <w:r w:rsidRPr="000F7624">
        <w:t>97</w:t>
      </w:r>
      <w:r w:rsidRPr="00230774">
        <w:t>(17): p. 4450-4458.</w:t>
      </w:r>
    </w:p>
    <w:p w:rsidR="00230774" w:rsidRPr="00230774" w:rsidRDefault="00230774" w:rsidP="000F7624">
      <w:pPr>
        <w:pStyle w:val="EndNoteBibliography"/>
        <w:ind w:left="720" w:hanging="720"/>
      </w:pPr>
      <w:r w:rsidRPr="00230774">
        <w:t>10.</w:t>
      </w:r>
      <w:r w:rsidRPr="00230774">
        <w:tab/>
        <w:t xml:space="preserve">Brouard, M., M.T. Macpherson, and M.J. Pilling, </w:t>
      </w:r>
      <w:r w:rsidRPr="000F7624">
        <w:t>Experimental and RRKM Modelling Study of the CH3 + H and CH3 + D Reactions.</w:t>
      </w:r>
      <w:r w:rsidRPr="00230774">
        <w:t xml:space="preserve"> Journal of Physical Chemistry, 1989. </w:t>
      </w:r>
      <w:r w:rsidRPr="000F7624">
        <w:t>93</w:t>
      </w:r>
      <w:r w:rsidRPr="00230774">
        <w:t>(10): p. 4047-4059.</w:t>
      </w:r>
    </w:p>
    <w:p w:rsidR="00230774" w:rsidRPr="00230774" w:rsidRDefault="00230774" w:rsidP="000F7624">
      <w:pPr>
        <w:pStyle w:val="EndNoteBibliography"/>
        <w:ind w:left="720" w:hanging="720"/>
      </w:pPr>
      <w:r w:rsidRPr="00230774">
        <w:t>11.</w:t>
      </w:r>
      <w:r w:rsidRPr="00230774">
        <w:tab/>
        <w:t xml:space="preserve">Aubanel, E.E. and D.M. Wardlaw, </w:t>
      </w:r>
      <w:r w:rsidRPr="000F7624">
        <w:t>Flexible Transition State Theory Rate Constants for the Recombination Reaction CH3 + H = CH4.</w:t>
      </w:r>
      <w:r w:rsidRPr="00230774">
        <w:t xml:space="preserve"> Journal of Physical Chemistry, 1989. </w:t>
      </w:r>
      <w:r w:rsidRPr="000F7624">
        <w:t>93</w:t>
      </w:r>
      <w:r w:rsidRPr="00230774">
        <w:t>(8): p. 3117-3124.</w:t>
      </w:r>
    </w:p>
    <w:p w:rsidR="00230774" w:rsidRPr="00230774" w:rsidRDefault="00230774" w:rsidP="000F7624">
      <w:pPr>
        <w:pStyle w:val="EndNoteBibliography"/>
        <w:ind w:left="720" w:hanging="720"/>
      </w:pPr>
      <w:r w:rsidRPr="00230774">
        <w:t>12.</w:t>
      </w:r>
      <w:r w:rsidRPr="00230774">
        <w:tab/>
        <w:t xml:space="preserve">Naik, C., H.H. Carstensen, and A.M. Dean, </w:t>
      </w:r>
      <w:r w:rsidRPr="000F7624">
        <w:t>Reaction rate representation using Chebyshev polynomials</w:t>
      </w:r>
      <w:r w:rsidRPr="00230774">
        <w:t xml:space="preserve">, in </w:t>
      </w:r>
      <w:r w:rsidRPr="000F7624">
        <w:t>Spring Meeting of the Combustion Institute</w:t>
      </w:r>
      <w:r w:rsidRPr="00230774">
        <w:t>. 2002: San Diego, CA.</w:t>
      </w:r>
    </w:p>
    <w:p w:rsidR="00230774" w:rsidRPr="00230774" w:rsidRDefault="00230774" w:rsidP="000F7624">
      <w:pPr>
        <w:pStyle w:val="EndNoteBibliography"/>
        <w:ind w:left="720" w:hanging="720"/>
      </w:pPr>
      <w:r w:rsidRPr="00230774">
        <w:t>13.</w:t>
      </w:r>
      <w:r w:rsidRPr="00230774">
        <w:tab/>
        <w:t xml:space="preserve">Li, G.Y., et al., </w:t>
      </w:r>
      <w:r w:rsidRPr="000F7624">
        <w:t>Global uncertainty assessments by high dimensional model representations (HDMR).</w:t>
      </w:r>
      <w:r w:rsidRPr="00230774">
        <w:t xml:space="preserve"> Chemical Engineering Science, 2002. </w:t>
      </w:r>
      <w:r w:rsidRPr="000F7624">
        <w:t>57</w:t>
      </w:r>
      <w:r w:rsidRPr="00230774">
        <w:t>(21): p. 4445-4460.</w:t>
      </w:r>
    </w:p>
    <w:p w:rsidR="00230774" w:rsidRPr="00230774" w:rsidRDefault="00230774" w:rsidP="000F7624">
      <w:pPr>
        <w:pStyle w:val="EndNoteBibliography"/>
        <w:ind w:left="720" w:hanging="720"/>
      </w:pPr>
      <w:r w:rsidRPr="00230774">
        <w:lastRenderedPageBreak/>
        <w:t>14.</w:t>
      </w:r>
      <w:r w:rsidRPr="00230774">
        <w:tab/>
        <w:t xml:space="preserve">Sharma, S., S. Raman, and W.H. Green, </w:t>
      </w:r>
      <w:r w:rsidRPr="000F7624">
        <w:t>Intramolecular Hydrogen Migration in Alkylperoxy and Hydroperoxyalkylperoxy Radicals: Accurate Treatment of Hindered Rotors.</w:t>
      </w:r>
      <w:r w:rsidRPr="00230774">
        <w:t xml:space="preserve"> Journal of Physical Chemistry A, 2010. </w:t>
      </w:r>
      <w:r w:rsidRPr="000F7624">
        <w:t>114</w:t>
      </w:r>
      <w:r w:rsidRPr="00230774">
        <w:t>(18): p. 5689-5701.</w:t>
      </w:r>
    </w:p>
    <w:p w:rsidR="00230774" w:rsidRPr="00230774" w:rsidRDefault="00230774" w:rsidP="000F7624">
      <w:pPr>
        <w:pStyle w:val="EndNoteBibliography"/>
        <w:ind w:left="720" w:hanging="720"/>
      </w:pPr>
      <w:r w:rsidRPr="00230774">
        <w:t>15.</w:t>
      </w:r>
      <w:r w:rsidRPr="00230774">
        <w:tab/>
        <w:t xml:space="preserve">Pilling, M.J. and S.H. Robertson, </w:t>
      </w:r>
      <w:r w:rsidRPr="000F7624">
        <w:t>Master equation models for chemical reactions of importance in combustion.</w:t>
      </w:r>
      <w:r w:rsidRPr="00230774">
        <w:t xml:space="preserve"> Annual Review of Physical Chemistry, 2003. </w:t>
      </w:r>
      <w:r w:rsidRPr="000F7624">
        <w:t>54</w:t>
      </w:r>
      <w:r w:rsidRPr="00230774">
        <w:t>: p. 245-275.</w:t>
      </w:r>
    </w:p>
    <w:p w:rsidR="00230774" w:rsidRPr="00230774" w:rsidRDefault="00230774" w:rsidP="000F7624">
      <w:pPr>
        <w:pStyle w:val="EndNoteBibliography"/>
        <w:ind w:left="720" w:hanging="720"/>
      </w:pPr>
      <w:r w:rsidRPr="00230774">
        <w:t>16.</w:t>
      </w:r>
      <w:r w:rsidRPr="00230774">
        <w:tab/>
        <w:t xml:space="preserve">Holbrook, K.A., M.J. Pilling, and S.H. Robertson, </w:t>
      </w:r>
      <w:r w:rsidRPr="000F7624">
        <w:t>Unimolecular Reactions</w:t>
      </w:r>
      <w:r w:rsidRPr="00230774">
        <w:t>. 1996, Chichester: John Wiley &amp; Sons.</w:t>
      </w:r>
    </w:p>
    <w:p w:rsidR="00230774" w:rsidRPr="00230774" w:rsidRDefault="00230774" w:rsidP="000F7624">
      <w:pPr>
        <w:pStyle w:val="EndNoteBibliography"/>
        <w:ind w:left="720" w:hanging="720"/>
      </w:pPr>
      <w:r w:rsidRPr="00230774">
        <w:t>17.</w:t>
      </w:r>
      <w:r w:rsidRPr="00230774">
        <w:tab/>
        <w:t xml:space="preserve">Klippenstein, S.J. and J.A. Miller, </w:t>
      </w:r>
      <w:r w:rsidRPr="000F7624">
        <w:t>From the time-dependent, multiple-well master equation to phenomenological rate coefficients.</w:t>
      </w:r>
      <w:r w:rsidRPr="00230774">
        <w:t xml:space="preserve"> Journal of Physical Chemistry A, 2002. </w:t>
      </w:r>
      <w:r w:rsidRPr="000F7624">
        <w:t>106</w:t>
      </w:r>
      <w:r w:rsidRPr="00230774">
        <w:t>(40): p. 9267-9277.</w:t>
      </w:r>
    </w:p>
    <w:p w:rsidR="00230774" w:rsidRPr="00230774" w:rsidRDefault="00230774" w:rsidP="000F7624">
      <w:pPr>
        <w:pStyle w:val="EndNoteBibliography"/>
        <w:ind w:left="720" w:hanging="720"/>
      </w:pPr>
      <w:r w:rsidRPr="00230774">
        <w:t>18.</w:t>
      </w:r>
      <w:r w:rsidRPr="00230774">
        <w:tab/>
        <w:t xml:space="preserve">Miller, J.A. and S.J. Klippenstein, </w:t>
      </w:r>
      <w:r w:rsidRPr="000F7624">
        <w:t>Master equation methods in gas phase chemical kinetics.</w:t>
      </w:r>
      <w:r w:rsidRPr="00230774">
        <w:t xml:space="preserve"> Journal of Physical Chemistry A, 2006. </w:t>
      </w:r>
      <w:r w:rsidRPr="000F7624">
        <w:t>110</w:t>
      </w:r>
      <w:r w:rsidRPr="00230774">
        <w:t>(36): p. 10528-10544.</w:t>
      </w:r>
    </w:p>
    <w:p w:rsidR="00230774" w:rsidRPr="00230774" w:rsidRDefault="00230774" w:rsidP="000F7624">
      <w:pPr>
        <w:pStyle w:val="EndNoteBibliography"/>
        <w:ind w:left="720" w:hanging="720"/>
      </w:pPr>
      <w:r w:rsidRPr="00230774">
        <w:t>19.</w:t>
      </w:r>
      <w:r w:rsidRPr="00230774">
        <w:tab/>
        <w:t xml:space="preserve">Gannon, K.L., et al., </w:t>
      </w:r>
      <w:r w:rsidRPr="000F7624">
        <w:t>H atom yields from the reactions of CN radicals with C2H2, C2H4, C3H6, trans-2-C4H8, and iso-C4H8.</w:t>
      </w:r>
      <w:r w:rsidRPr="00230774">
        <w:t xml:space="preserve"> Journal of Physical Chemistry A, 2007. </w:t>
      </w:r>
      <w:r w:rsidRPr="000F7624">
        <w:t>111</w:t>
      </w:r>
      <w:r w:rsidRPr="00230774">
        <w:t>(29): p. 6679-6692.</w:t>
      </w:r>
    </w:p>
    <w:p w:rsidR="00230774" w:rsidRPr="00230774" w:rsidRDefault="00230774" w:rsidP="000F7624">
      <w:pPr>
        <w:pStyle w:val="EndNoteBibliography"/>
        <w:ind w:left="720" w:hanging="720"/>
      </w:pPr>
      <w:r w:rsidRPr="00230774">
        <w:t>20.</w:t>
      </w:r>
      <w:r w:rsidRPr="00230774">
        <w:tab/>
        <w:t xml:space="preserve">Davies, J.W., N.J.B. Green, and M.J. Pilling, </w:t>
      </w:r>
      <w:r w:rsidRPr="000F7624">
        <w:t>The Testing of Models for Unimolecular Decomposition via Inverse Laplace Transformation of Experimental Recombination Data.</w:t>
      </w:r>
      <w:r w:rsidRPr="00230774">
        <w:t xml:space="preserve"> Chemical Physics Letters, 1986. </w:t>
      </w:r>
      <w:r w:rsidRPr="000F7624">
        <w:t>126</w:t>
      </w:r>
      <w:r w:rsidRPr="00230774">
        <w:t>(3-4): p. 373-379.</w:t>
      </w:r>
    </w:p>
    <w:p w:rsidR="00230774" w:rsidRPr="00230774" w:rsidRDefault="00230774" w:rsidP="000F7624">
      <w:pPr>
        <w:pStyle w:val="EndNoteBibliography"/>
        <w:ind w:left="720" w:hanging="720"/>
      </w:pPr>
      <w:r w:rsidRPr="00230774">
        <w:t>21.</w:t>
      </w:r>
      <w:r w:rsidRPr="00230774">
        <w:tab/>
        <w:t xml:space="preserve">Miller, J.A., </w:t>
      </w:r>
      <w:r w:rsidRPr="000F7624">
        <w:t>Combustion chemistry: Elementary reactions to macroscopic processes - Concluding Remarks.</w:t>
      </w:r>
      <w:r w:rsidRPr="00230774">
        <w:t xml:space="preserve"> Faraday Discussions, 2001. </w:t>
      </w:r>
      <w:r w:rsidRPr="000F7624">
        <w:t>119</w:t>
      </w:r>
      <w:r w:rsidRPr="00230774">
        <w:t>: p. 461-475.</w:t>
      </w:r>
    </w:p>
    <w:p w:rsidR="00230774" w:rsidRPr="00230774" w:rsidRDefault="00230774" w:rsidP="000F7624">
      <w:pPr>
        <w:pStyle w:val="EndNoteBibliography"/>
        <w:ind w:left="720" w:hanging="720"/>
      </w:pPr>
      <w:r w:rsidRPr="00230774">
        <w:t>22.</w:t>
      </w:r>
      <w:r w:rsidRPr="00230774">
        <w:tab/>
        <w:t xml:space="preserve">Gilbert, R.G. and S.C. Smith, </w:t>
      </w:r>
      <w:r w:rsidRPr="000F7624">
        <w:t>Theory of Unimolecular and Recombination Reactions</w:t>
      </w:r>
      <w:r w:rsidRPr="00230774">
        <w:t>. 1990, Oxford: Blackwell Scientific Publications.</w:t>
      </w:r>
    </w:p>
    <w:p w:rsidR="00230774" w:rsidRPr="00230774" w:rsidRDefault="00230774" w:rsidP="000F7624">
      <w:pPr>
        <w:pStyle w:val="EndNoteBibliography"/>
        <w:ind w:left="720" w:hanging="720"/>
      </w:pPr>
      <w:r w:rsidRPr="00230774">
        <w:t>23.</w:t>
      </w:r>
      <w:r w:rsidRPr="00230774">
        <w:tab/>
        <w:t xml:space="preserve">Baer, T. and W.L. Hase, </w:t>
      </w:r>
      <w:r w:rsidRPr="000F7624">
        <w:t>Unimolecular Reaction Dynamics: Theory and Experiments</w:t>
      </w:r>
      <w:r w:rsidRPr="00230774">
        <w:t>. 1996, New York: Oxford University Press.</w:t>
      </w:r>
    </w:p>
    <w:p w:rsidR="00230774" w:rsidRPr="00230774" w:rsidRDefault="00230774" w:rsidP="000F7624">
      <w:pPr>
        <w:pStyle w:val="EndNoteBibliography"/>
        <w:ind w:left="720" w:hanging="720"/>
      </w:pPr>
      <w:r w:rsidRPr="00230774">
        <w:t>24.</w:t>
      </w:r>
      <w:r w:rsidRPr="00230774">
        <w:tab/>
        <w:t xml:space="preserve">Robertson, S.H., et al., </w:t>
      </w:r>
      <w:r w:rsidRPr="000F7624">
        <w:t>Fitting of Pressure Dependent Kinetic Rate Data by Master Equation Inverse Laplace Transform Analysis.</w:t>
      </w:r>
      <w:r w:rsidRPr="00230774">
        <w:t xml:space="preserve"> Journal of Physical Chemistry, 1995. </w:t>
      </w:r>
      <w:r w:rsidRPr="000F7624">
        <w:t>99</w:t>
      </w:r>
      <w:r w:rsidRPr="00230774">
        <w:t>(36): p. 13452-13460.</w:t>
      </w:r>
    </w:p>
    <w:p w:rsidR="00230774" w:rsidRPr="00230774" w:rsidRDefault="00230774" w:rsidP="000F7624">
      <w:pPr>
        <w:pStyle w:val="EndNoteBibliography"/>
        <w:ind w:left="720" w:hanging="720"/>
      </w:pPr>
      <w:r w:rsidRPr="00230774">
        <w:t>25.</w:t>
      </w:r>
      <w:r w:rsidRPr="00230774">
        <w:tab/>
        <w:t xml:space="preserve">Green, N.J.B. and Z.A. Bhatti, </w:t>
      </w:r>
      <w:r w:rsidRPr="000F7624">
        <w:t>Steady-state master equation methods.</w:t>
      </w:r>
      <w:r w:rsidRPr="00230774">
        <w:t xml:space="preserve"> Physical Chemistry Chemical Physics, 2007. </w:t>
      </w:r>
      <w:r w:rsidRPr="000F7624">
        <w:t>9</w:t>
      </w:r>
      <w:r w:rsidRPr="00230774">
        <w:t>(31): p. 4275-4290.</w:t>
      </w:r>
    </w:p>
    <w:p w:rsidR="00230774" w:rsidRPr="00230774" w:rsidRDefault="00230774" w:rsidP="000F7624">
      <w:pPr>
        <w:pStyle w:val="EndNoteBibliography"/>
        <w:ind w:left="720" w:hanging="720"/>
      </w:pPr>
      <w:r w:rsidRPr="00230774">
        <w:t>26.</w:t>
      </w:r>
      <w:r w:rsidRPr="00230774">
        <w:tab/>
        <w:t xml:space="preserve">Bartis, J.T. and B. Widom, </w:t>
      </w:r>
      <w:r w:rsidRPr="000F7624">
        <w:t>Stochastic Models of Interconversion of Three or More Chemical Species.</w:t>
      </w:r>
      <w:r w:rsidRPr="00230774">
        <w:t xml:space="preserve"> Journal of Chemical Physics, 1974. </w:t>
      </w:r>
      <w:r w:rsidRPr="000F7624">
        <w:t>60</w:t>
      </w:r>
      <w:r w:rsidRPr="00230774">
        <w:t>(9): p. 3474-3482.</w:t>
      </w:r>
    </w:p>
    <w:p w:rsidR="00230774" w:rsidRPr="00230774" w:rsidRDefault="00230774" w:rsidP="000F7624">
      <w:pPr>
        <w:pStyle w:val="EndNoteBibliography"/>
        <w:ind w:left="720" w:hanging="720"/>
      </w:pPr>
      <w:r w:rsidRPr="00230774">
        <w:t>27.</w:t>
      </w:r>
      <w:r w:rsidRPr="00230774">
        <w:tab/>
        <w:t xml:space="preserve">Venkatesh, P.K., et al., </w:t>
      </w:r>
      <w:r w:rsidRPr="000F7624">
        <w:t>Master equation analysis of intermolecular energy transfer in multiple-well, multiple-channel unimolecular reactions .1. Basic theory.</w:t>
      </w:r>
      <w:r w:rsidRPr="00230774">
        <w:t xml:space="preserve"> Journal of Chemical Physics, 1997. </w:t>
      </w:r>
      <w:r w:rsidRPr="000F7624">
        <w:t>107</w:t>
      </w:r>
      <w:r w:rsidRPr="00230774">
        <w:t>(21): p. 8904-8916.</w:t>
      </w:r>
    </w:p>
    <w:p w:rsidR="00230774" w:rsidRDefault="00230774" w:rsidP="00230774">
      <w:pPr>
        <w:pStyle w:val="EndNoteBibliography"/>
        <w:ind w:left="720" w:hanging="720"/>
      </w:pPr>
      <w:r w:rsidRPr="00230774">
        <w:t>28.</w:t>
      </w:r>
      <w:r w:rsidRPr="00230774">
        <w:tab/>
        <w:t xml:space="preserve">Venkatesh, P.K., et al., </w:t>
      </w:r>
      <w:r w:rsidRPr="000F7624">
        <w:t>Master equation analysis of intermolecular energy transfer in multiple-well, multiple-channel unimolecular reactions. II. Numerical methods and application to the mechanism of the C2H5+O2 reaction.</w:t>
      </w:r>
      <w:r w:rsidRPr="00230774">
        <w:t xml:space="preserve"> Journal of Chemical Physics, 1999. </w:t>
      </w:r>
      <w:r w:rsidRPr="000F7624">
        <w:t>111</w:t>
      </w:r>
      <w:r w:rsidRPr="00230774">
        <w:t>(18): p. 8313-8329.</w:t>
      </w:r>
    </w:p>
    <w:p w:rsidR="00A7111C" w:rsidRDefault="00A7111C" w:rsidP="00230774">
      <w:pPr>
        <w:pStyle w:val="EndNoteBibliography"/>
        <w:ind w:left="720" w:hanging="720"/>
      </w:pPr>
    </w:p>
    <w:p w:rsidR="00A7111C" w:rsidRDefault="00A7111C" w:rsidP="00230774">
      <w:pPr>
        <w:pStyle w:val="EndNoteBibliography"/>
        <w:ind w:left="720" w:hanging="720"/>
      </w:pPr>
    </w:p>
    <w:p w:rsidR="00A7111C" w:rsidRDefault="00E07366" w:rsidP="00230774">
      <w:pPr>
        <w:pStyle w:val="EndNoteBibliography"/>
        <w:ind w:left="720" w:hanging="720"/>
      </w:pPr>
      <w:r>
        <w:lastRenderedPageBreak/>
        <w:t>Tsang, W., Bedanov, V.,</w:t>
      </w:r>
      <w:r w:rsidR="00A7111C" w:rsidRPr="00A7111C">
        <w:t xml:space="preserve"> Zachariah, M. R., </w:t>
      </w:r>
      <w:r w:rsidR="00A7111C" w:rsidRPr="000F7624">
        <w:t>Master Equation Analysis of Thermal Activation Reactions:  Energy-Transfer Constraints on Falloff Behavior in the Decomposition of Reactive Intermediates with Low Thresholds.</w:t>
      </w:r>
      <w:r w:rsidR="00A7111C" w:rsidRPr="00A7111C">
        <w:t xml:space="preserve"> J. Phys. Chem. </w:t>
      </w:r>
      <w:r w:rsidR="000F7624">
        <w:t xml:space="preserve">A. </w:t>
      </w:r>
      <w:r w:rsidR="00A7111C" w:rsidRPr="00A7111C">
        <w:t xml:space="preserve">1996, </w:t>
      </w:r>
      <w:r w:rsidR="00A7111C" w:rsidRPr="000F7624">
        <w:t>100</w:t>
      </w:r>
      <w:r w:rsidR="00A7111C">
        <w:t>(10):</w:t>
      </w:r>
      <w:r w:rsidR="00A7111C" w:rsidRPr="00A7111C">
        <w:t xml:space="preserve"> </w:t>
      </w:r>
      <w:r w:rsidR="00A7111C">
        <w:t xml:space="preserve">p. </w:t>
      </w:r>
      <w:r w:rsidR="00A7111C" w:rsidRPr="00A7111C">
        <w:t>4011-4018.</w:t>
      </w:r>
    </w:p>
    <w:p w:rsidR="00E07366" w:rsidRDefault="00E07366" w:rsidP="00230774">
      <w:pPr>
        <w:pStyle w:val="EndNoteBibliography"/>
        <w:ind w:left="720" w:hanging="720"/>
      </w:pPr>
    </w:p>
    <w:p w:rsidR="00E07366" w:rsidRDefault="00E07366" w:rsidP="00230774">
      <w:pPr>
        <w:pStyle w:val="EndNoteBibliography"/>
        <w:ind w:left="720" w:hanging="720"/>
      </w:pPr>
      <w:r w:rsidRPr="00E07366">
        <w:t xml:space="preserve">McKee, K.; Blitz, M.A.; and Pilling, M.J.; </w:t>
      </w:r>
      <w:r w:rsidRPr="000F7624">
        <w:t>Temperature and Pressure Studies of the Reactions of CH</w:t>
      </w:r>
      <w:r w:rsidRPr="000F7624">
        <w:rPr>
          <w:vertAlign w:val="subscript"/>
        </w:rPr>
        <w:t>3</w:t>
      </w:r>
      <w:r w:rsidRPr="000F7624">
        <w:t>O</w:t>
      </w:r>
      <w:r w:rsidRPr="000F7624">
        <w:rPr>
          <w:vertAlign w:val="subscript"/>
        </w:rPr>
        <w:t>2</w:t>
      </w:r>
      <w:r w:rsidRPr="000F7624">
        <w:t>, HO</w:t>
      </w:r>
      <w:r w:rsidRPr="000F7624">
        <w:rPr>
          <w:vertAlign w:val="subscript"/>
        </w:rPr>
        <w:t>2</w:t>
      </w:r>
      <w:r w:rsidRPr="000F7624">
        <w:t>, and 1,2</w:t>
      </w:r>
      <w:r w:rsidR="000F7624">
        <w:t>-</w:t>
      </w:r>
      <w:r w:rsidRPr="000F7624">
        <w:t>C</w:t>
      </w:r>
      <w:r w:rsidRPr="000F7624">
        <w:rPr>
          <w:vertAlign w:val="subscript"/>
        </w:rPr>
        <w:t>4</w:t>
      </w:r>
      <w:r w:rsidRPr="000F7624">
        <w:t>H</w:t>
      </w:r>
      <w:r w:rsidRPr="000F7624">
        <w:rPr>
          <w:vertAlign w:val="subscript"/>
        </w:rPr>
        <w:t>9</w:t>
      </w:r>
      <w:r w:rsidRPr="000F7624">
        <w:t>O</w:t>
      </w:r>
      <w:r w:rsidRPr="000F7624">
        <w:rPr>
          <w:vertAlign w:val="subscript"/>
        </w:rPr>
        <w:t>2</w:t>
      </w:r>
      <w:r w:rsidRPr="000F7624">
        <w:t xml:space="preserve"> with NO</w:t>
      </w:r>
      <w:r w:rsidRPr="000F7624">
        <w:rPr>
          <w:vertAlign w:val="subscript"/>
        </w:rPr>
        <w:t>2</w:t>
      </w:r>
      <w:r w:rsidR="000F7624" w:rsidRPr="000F7624">
        <w:t xml:space="preserve">. </w:t>
      </w:r>
      <w:r w:rsidR="000F7624" w:rsidRPr="00A7111C">
        <w:t xml:space="preserve">J. Phys. Chem. </w:t>
      </w:r>
      <w:r w:rsidR="000F7624">
        <w:t>A. 2015</w:t>
      </w:r>
      <w:r w:rsidR="000F7624" w:rsidRPr="00A7111C">
        <w:t xml:space="preserve">, </w:t>
      </w:r>
      <w:r w:rsidR="000F7624" w:rsidRPr="000F7624">
        <w:t>xxx</w:t>
      </w:r>
      <w:r w:rsidR="000F7624">
        <w:t>(xx):</w:t>
      </w:r>
      <w:r w:rsidR="000F7624" w:rsidRPr="00A7111C">
        <w:t xml:space="preserve"> </w:t>
      </w:r>
      <w:r w:rsidR="000F7624">
        <w:t>p. xxxx</w:t>
      </w:r>
      <w:r w:rsidR="000F7624" w:rsidRPr="00A7111C">
        <w:t>-</w:t>
      </w:r>
      <w:r w:rsidR="000F7624">
        <w:t>xxxx</w:t>
      </w:r>
      <w:r w:rsidR="000F7624" w:rsidRPr="00A7111C">
        <w:t>.</w:t>
      </w:r>
    </w:p>
    <w:p w:rsidR="00E07366" w:rsidRDefault="00E07366" w:rsidP="00230774">
      <w:pPr>
        <w:pStyle w:val="EndNoteBibliography"/>
        <w:ind w:left="720" w:hanging="720"/>
      </w:pPr>
    </w:p>
    <w:p w:rsidR="000F7624" w:rsidRDefault="000F7624" w:rsidP="00230774">
      <w:pPr>
        <w:pStyle w:val="EndNoteBibliography"/>
        <w:ind w:left="720" w:hanging="720"/>
      </w:pPr>
      <w:r w:rsidRPr="00E07366">
        <w:t xml:space="preserve">Blitz, M.A.; </w:t>
      </w:r>
      <w:r w:rsidRPr="00230774">
        <w:t>Green, N.J.B.</w:t>
      </w:r>
      <w:r>
        <w:t>;</w:t>
      </w:r>
      <w:hyperlink r:id="rId50" w:history="1">
        <w:r w:rsidRPr="000F7624">
          <w:t xml:space="preserve"> Shannon</w:t>
        </w:r>
      </w:hyperlink>
      <w:r>
        <w:t>, R.J.;</w:t>
      </w:r>
      <w:r w:rsidRPr="000F7624">
        <w:t xml:space="preserve"> </w:t>
      </w:r>
      <w:r w:rsidRPr="00E07366">
        <w:t>Pilling, M.J.;</w:t>
      </w:r>
      <w:r w:rsidRPr="000F7624">
        <w:t xml:space="preserve"> </w:t>
      </w:r>
      <w:hyperlink r:id="rId51" w:history="1">
        <w:r w:rsidRPr="000F7624">
          <w:t>Seakins</w:t>
        </w:r>
      </w:hyperlink>
      <w:r>
        <w:t xml:space="preserve">, P.W.; </w:t>
      </w:r>
      <w:hyperlink r:id="rId52" w:history="1">
        <w:r w:rsidRPr="000F7624">
          <w:t>Western</w:t>
        </w:r>
      </w:hyperlink>
      <w:r>
        <w:t>, C.M. and</w:t>
      </w:r>
      <w:r w:rsidRPr="000F7624">
        <w:t xml:space="preserve"> </w:t>
      </w:r>
      <w:r w:rsidRPr="00230774">
        <w:t xml:space="preserve">Robertson, S.H., </w:t>
      </w:r>
      <w:r w:rsidRPr="004F5468">
        <w:rPr>
          <w:i/>
        </w:rPr>
        <w:t>Reanalysis</w:t>
      </w:r>
      <w:r w:rsidRPr="000F7624">
        <w:rPr>
          <w:i/>
        </w:rPr>
        <w:t xml:space="preserve"> o</w:t>
      </w:r>
      <w:r>
        <w:rPr>
          <w:i/>
        </w:rPr>
        <w:t>f Rate Data for the Reaction CH</w:t>
      </w:r>
      <w:r w:rsidRPr="000F7624">
        <w:rPr>
          <w:i/>
          <w:vertAlign w:val="subscript"/>
        </w:rPr>
        <w:t>3</w:t>
      </w:r>
      <w:r>
        <w:rPr>
          <w:i/>
        </w:rPr>
        <w:t xml:space="preserve"> + CH</w:t>
      </w:r>
      <w:r w:rsidRPr="000F7624">
        <w:rPr>
          <w:i/>
          <w:vertAlign w:val="subscript"/>
        </w:rPr>
        <w:t>3</w:t>
      </w:r>
      <w:r>
        <w:rPr>
          <w:i/>
        </w:rPr>
        <w:t xml:space="preserve"> → C</w:t>
      </w:r>
      <w:r w:rsidRPr="000F7624">
        <w:rPr>
          <w:i/>
          <w:vertAlign w:val="subscript"/>
        </w:rPr>
        <w:t>2</w:t>
      </w:r>
      <w:r>
        <w:rPr>
          <w:i/>
        </w:rPr>
        <w:t xml:space="preserve"> H</w:t>
      </w:r>
      <w:r w:rsidRPr="000F7624">
        <w:rPr>
          <w:i/>
          <w:vertAlign w:val="subscript"/>
        </w:rPr>
        <w:t>6</w:t>
      </w:r>
      <w:r w:rsidRPr="000F7624">
        <w:rPr>
          <w:i/>
        </w:rPr>
        <w:t xml:space="preserve"> Using Revised Cross Sections and a Lineari</w:t>
      </w:r>
      <w:r>
        <w:rPr>
          <w:i/>
        </w:rPr>
        <w:t>zed Second-Order Master Equation.</w:t>
      </w:r>
      <w:r w:rsidRPr="000F7624">
        <w:rPr>
          <w:rStyle w:val="WW8Num3z0"/>
          <w:rFonts w:ascii="martel" w:hAnsi="martel"/>
          <w:color w:val="555555"/>
          <w:sz w:val="23"/>
          <w:szCs w:val="23"/>
          <w:lang w:val="en"/>
        </w:rPr>
        <w:t xml:space="preserve"> </w:t>
      </w:r>
      <w:r w:rsidRPr="00A7111C">
        <w:t xml:space="preserve">J. Phys. Chem. </w:t>
      </w:r>
      <w:r>
        <w:t>A. 2015</w:t>
      </w:r>
      <w:r w:rsidRPr="00A7111C">
        <w:t xml:space="preserve">, </w:t>
      </w:r>
      <w:r>
        <w:rPr>
          <w:rStyle w:val="publication-meta-journal"/>
          <w:rFonts w:ascii="martel" w:hAnsi="martel"/>
          <w:color w:val="555555"/>
          <w:sz w:val="23"/>
          <w:szCs w:val="23"/>
          <w:lang w:val="en"/>
        </w:rPr>
        <w:t xml:space="preserve"> </w:t>
      </w:r>
      <w:r w:rsidRPr="000F7624">
        <w:t>119 (28) </w:t>
      </w:r>
    </w:p>
    <w:p w:rsidR="004F5468" w:rsidRDefault="004F5468" w:rsidP="00230774">
      <w:pPr>
        <w:pStyle w:val="EndNoteBibliography"/>
        <w:ind w:left="720" w:hanging="720"/>
      </w:pPr>
    </w:p>
    <w:p w:rsidR="004F5468" w:rsidRDefault="004F5468" w:rsidP="004F5468">
      <w:pPr>
        <w:jc w:val="left"/>
      </w:pPr>
      <w:r>
        <w:t xml:space="preserve">Ziehn, T. and Tomlin, A.S., </w:t>
      </w:r>
      <w:r w:rsidRPr="004F5468">
        <w:rPr>
          <w:rFonts w:cs="Times New Roman"/>
          <w:i/>
          <w:noProof/>
        </w:rPr>
        <w:t>GUI–HDMR–A software tool for global sensit</w:t>
      </w:r>
      <w:r>
        <w:rPr>
          <w:rFonts w:cs="Times New Roman"/>
          <w:i/>
          <w:noProof/>
        </w:rPr>
        <w:t>ivity analysis of complex model.</w:t>
      </w:r>
      <w:r>
        <w:t xml:space="preserve"> Environmental Modelling &amp; Software 24 (7), 775-785 </w:t>
      </w:r>
    </w:p>
    <w:p w:rsidR="00AA5F52" w:rsidRDefault="00AA5F52" w:rsidP="00AA5F52"/>
    <w:p w:rsidR="00AA5F52" w:rsidRPr="00AA5F52" w:rsidRDefault="00AA5F52" w:rsidP="00AA5F52">
      <w:pPr>
        <w:rPr>
          <w:rFonts w:cs="Times New Roman"/>
          <w:i/>
          <w:noProof/>
        </w:rPr>
      </w:pPr>
      <w:r>
        <w:t xml:space="preserve">Shannon, R.J.; Tomlin, A.S.; </w:t>
      </w:r>
      <w:r w:rsidRPr="00230774">
        <w:t>Robertson, S.H.</w:t>
      </w:r>
      <w:r>
        <w:t xml:space="preserve">; </w:t>
      </w:r>
      <w:r w:rsidRPr="00E07366">
        <w:t>Blitz, M.A.; Pilling, M.J.;</w:t>
      </w:r>
      <w:r w:rsidRPr="000F7624">
        <w:t xml:space="preserve"> </w:t>
      </w:r>
      <w:r>
        <w:t xml:space="preserve">and </w:t>
      </w:r>
      <w:hyperlink r:id="rId53" w:history="1">
        <w:r w:rsidRPr="000F7624">
          <w:t>Seakins</w:t>
        </w:r>
      </w:hyperlink>
      <w:r>
        <w:t xml:space="preserve">, P.W., </w:t>
      </w:r>
      <w:r w:rsidRPr="00AA5F52">
        <w:rPr>
          <w:rFonts w:cs="Times New Roman"/>
          <w:i/>
          <w:noProof/>
        </w:rPr>
        <w:t>Global Uncertainty Propagation and Sensitivity Analysis in the CH</w:t>
      </w:r>
      <w:r w:rsidRPr="00AA5F52">
        <w:rPr>
          <w:rFonts w:cs="Times New Roman"/>
          <w:i/>
          <w:noProof/>
          <w:vertAlign w:val="subscript"/>
        </w:rPr>
        <w:t>3</w:t>
      </w:r>
      <w:r w:rsidRPr="00AA5F52">
        <w:rPr>
          <w:rFonts w:cs="Times New Roman"/>
          <w:i/>
          <w:noProof/>
        </w:rPr>
        <w:t>OCH</w:t>
      </w:r>
      <w:r w:rsidRPr="00AA5F52">
        <w:rPr>
          <w:rFonts w:cs="Times New Roman"/>
          <w:i/>
          <w:noProof/>
          <w:vertAlign w:val="subscript"/>
        </w:rPr>
        <w:t>2</w:t>
      </w:r>
      <w:r w:rsidRPr="00AA5F52">
        <w:rPr>
          <w:rFonts w:cs="Times New Roman"/>
          <w:i/>
          <w:noProof/>
        </w:rPr>
        <w:t>+ O</w:t>
      </w:r>
      <w:r w:rsidRPr="00AA5F52">
        <w:rPr>
          <w:rFonts w:cs="Times New Roman"/>
          <w:i/>
          <w:noProof/>
          <w:vertAlign w:val="subscript"/>
        </w:rPr>
        <w:t>2</w:t>
      </w:r>
      <w:r w:rsidRPr="00AA5F52">
        <w:rPr>
          <w:rFonts w:cs="Times New Roman"/>
          <w:i/>
          <w:noProof/>
        </w:rPr>
        <w:t xml:space="preserve"> System: Combining Experiment and Theory To Constrain Key Rate Coefficients in DME Combustion</w:t>
      </w:r>
    </w:p>
    <w:p w:rsidR="00AA5F52" w:rsidRDefault="00AA5F52" w:rsidP="00AA5F52">
      <w:r>
        <w:t xml:space="preserve">  </w:t>
      </w:r>
      <w:r w:rsidRPr="00A7111C">
        <w:t xml:space="preserve">J. Phys. Chem. </w:t>
      </w:r>
      <w:r>
        <w:t>A. 2015</w:t>
      </w:r>
      <w:r w:rsidRPr="00A7111C">
        <w:t xml:space="preserve">, </w:t>
      </w:r>
      <w:r>
        <w:rPr>
          <w:rStyle w:val="publication-meta-journal"/>
          <w:rFonts w:ascii="martel" w:hAnsi="martel"/>
          <w:color w:val="555555"/>
          <w:sz w:val="23"/>
          <w:szCs w:val="23"/>
          <w:lang w:val="en"/>
        </w:rPr>
        <w:t xml:space="preserve"> </w:t>
      </w:r>
      <w:r w:rsidRPr="000F7624">
        <w:t>119 (28)</w:t>
      </w:r>
      <w:r>
        <w:t>: p. 7430-7438</w:t>
      </w:r>
    </w:p>
    <w:p w:rsidR="00AA5F52" w:rsidRDefault="00AA5F52" w:rsidP="00AA5F52">
      <w:pPr>
        <w:pStyle w:val="CommentText"/>
      </w:pPr>
    </w:p>
    <w:p w:rsidR="00AA5F52" w:rsidRPr="000F7624" w:rsidRDefault="00AA5F52" w:rsidP="00230774">
      <w:pPr>
        <w:pStyle w:val="EndNoteBibliography"/>
        <w:ind w:left="720" w:hanging="720"/>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71B4" w:rsidRDefault="007E71B4">
      <w:pPr>
        <w:spacing w:after="0" w:line="240" w:lineRule="auto"/>
      </w:pPr>
      <w:r>
        <w:separator/>
      </w:r>
    </w:p>
  </w:endnote>
  <w:endnote w:type="continuationSeparator" w:id="0">
    <w:p w:rsidR="007E71B4" w:rsidRDefault="007E71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martel">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E0E03" w:rsidRDefault="003E0E03">
    <w:pPr>
      <w:pStyle w:val="Footer"/>
      <w:jc w:val="center"/>
    </w:pPr>
    <w:r>
      <w:fldChar w:fldCharType="begin"/>
    </w:r>
    <w:r>
      <w:instrText xml:space="preserve"> PAGE   \* MERGEFORMAT </w:instrText>
    </w:r>
    <w:r>
      <w:fldChar w:fldCharType="separate"/>
    </w:r>
    <w:r w:rsidR="005B3AF7">
      <w:rPr>
        <w:noProof/>
      </w:rPr>
      <w:t>1</w:t>
    </w:r>
    <w:r>
      <w:rPr>
        <w:noProof/>
      </w:rPr>
      <w:fldChar w:fldCharType="end"/>
    </w:r>
  </w:p>
  <w:p w:rsidR="003E0E03" w:rsidRDefault="003E0E03">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71B4" w:rsidRDefault="007E71B4">
      <w:pPr>
        <w:spacing w:after="0" w:line="240" w:lineRule="auto"/>
      </w:pPr>
      <w:r>
        <w:separator/>
      </w:r>
    </w:p>
  </w:footnote>
  <w:footnote w:type="continuationSeparator" w:id="0">
    <w:p w:rsidR="007E71B4" w:rsidRDefault="007E71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15:restartNumberingAfterBreak="0">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15:restartNumberingAfterBreak="0">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15:restartNumberingAfterBreak="0">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15:restartNumberingAfterBreak="0">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D2D4E6D"/>
    <w:multiLevelType w:val="hybridMultilevel"/>
    <w:tmpl w:val="DD6ADDAC"/>
    <w:lvl w:ilvl="0" w:tplc="08090001">
      <w:start w:val="1"/>
      <w:numFmt w:val="bullet"/>
      <w:lvlText w:val=""/>
      <w:lvlJc w:val="left"/>
      <w:pPr>
        <w:ind w:left="792" w:hanging="360"/>
      </w:pPr>
      <w:rPr>
        <w:rFonts w:ascii="Symbol" w:hAnsi="Symbol" w:hint="default"/>
      </w:rPr>
    </w:lvl>
    <w:lvl w:ilvl="1" w:tplc="08090003" w:tentative="1">
      <w:start w:val="1"/>
      <w:numFmt w:val="bullet"/>
      <w:lvlText w:val="o"/>
      <w:lvlJc w:val="left"/>
      <w:pPr>
        <w:ind w:left="1512" w:hanging="360"/>
      </w:pPr>
      <w:rPr>
        <w:rFonts w:ascii="Courier New" w:hAnsi="Courier New" w:cs="Courier New" w:hint="default"/>
      </w:rPr>
    </w:lvl>
    <w:lvl w:ilvl="2" w:tplc="08090005" w:tentative="1">
      <w:start w:val="1"/>
      <w:numFmt w:val="bullet"/>
      <w:lvlText w:val=""/>
      <w:lvlJc w:val="left"/>
      <w:pPr>
        <w:ind w:left="2232" w:hanging="360"/>
      </w:pPr>
      <w:rPr>
        <w:rFonts w:ascii="Wingdings" w:hAnsi="Wingdings" w:hint="default"/>
      </w:rPr>
    </w:lvl>
    <w:lvl w:ilvl="3" w:tplc="08090001" w:tentative="1">
      <w:start w:val="1"/>
      <w:numFmt w:val="bullet"/>
      <w:lvlText w:val=""/>
      <w:lvlJc w:val="left"/>
      <w:pPr>
        <w:ind w:left="2952" w:hanging="360"/>
      </w:pPr>
      <w:rPr>
        <w:rFonts w:ascii="Symbol" w:hAnsi="Symbol" w:hint="default"/>
      </w:rPr>
    </w:lvl>
    <w:lvl w:ilvl="4" w:tplc="08090003" w:tentative="1">
      <w:start w:val="1"/>
      <w:numFmt w:val="bullet"/>
      <w:lvlText w:val="o"/>
      <w:lvlJc w:val="left"/>
      <w:pPr>
        <w:ind w:left="3672" w:hanging="360"/>
      </w:pPr>
      <w:rPr>
        <w:rFonts w:ascii="Courier New" w:hAnsi="Courier New" w:cs="Courier New" w:hint="default"/>
      </w:rPr>
    </w:lvl>
    <w:lvl w:ilvl="5" w:tplc="08090005" w:tentative="1">
      <w:start w:val="1"/>
      <w:numFmt w:val="bullet"/>
      <w:lvlText w:val=""/>
      <w:lvlJc w:val="left"/>
      <w:pPr>
        <w:ind w:left="4392" w:hanging="360"/>
      </w:pPr>
      <w:rPr>
        <w:rFonts w:ascii="Wingdings" w:hAnsi="Wingdings" w:hint="default"/>
      </w:rPr>
    </w:lvl>
    <w:lvl w:ilvl="6" w:tplc="08090001" w:tentative="1">
      <w:start w:val="1"/>
      <w:numFmt w:val="bullet"/>
      <w:lvlText w:val=""/>
      <w:lvlJc w:val="left"/>
      <w:pPr>
        <w:ind w:left="5112" w:hanging="360"/>
      </w:pPr>
      <w:rPr>
        <w:rFonts w:ascii="Symbol" w:hAnsi="Symbol" w:hint="default"/>
      </w:rPr>
    </w:lvl>
    <w:lvl w:ilvl="7" w:tplc="08090003" w:tentative="1">
      <w:start w:val="1"/>
      <w:numFmt w:val="bullet"/>
      <w:lvlText w:val="o"/>
      <w:lvlJc w:val="left"/>
      <w:pPr>
        <w:ind w:left="5832" w:hanging="360"/>
      </w:pPr>
      <w:rPr>
        <w:rFonts w:ascii="Courier New" w:hAnsi="Courier New" w:cs="Courier New" w:hint="default"/>
      </w:rPr>
    </w:lvl>
    <w:lvl w:ilvl="8" w:tplc="08090005" w:tentative="1">
      <w:start w:val="1"/>
      <w:numFmt w:val="bullet"/>
      <w:lvlText w:val=""/>
      <w:lvlJc w:val="left"/>
      <w:pPr>
        <w:ind w:left="6552" w:hanging="360"/>
      </w:pPr>
      <w:rPr>
        <w:rFonts w:ascii="Wingdings" w:hAnsi="Wingdings" w:hint="default"/>
      </w:rPr>
    </w:lvl>
  </w:abstractNum>
  <w:abstractNum w:abstractNumId="34"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5" w15:restartNumberingAfterBreak="0">
    <w:nsid w:val="64B136A1"/>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6" w15:restartNumberingAfterBreak="0">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8"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9" w15:restartNumberingAfterBreak="0">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6"/>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7"/>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9"/>
  </w:num>
  <w:num w:numId="40">
    <w:abstractNumId w:val="15"/>
  </w:num>
  <w:num w:numId="41">
    <w:abstractNumId w:val="6"/>
    <w:lvlOverride w:ilvl="0">
      <w:startOverride w:val="1"/>
    </w:lvlOverride>
  </w:num>
  <w:num w:numId="42">
    <w:abstractNumId w:val="38"/>
  </w:num>
  <w:num w:numId="43">
    <w:abstractNumId w:val="33"/>
  </w:num>
  <w:num w:numId="44">
    <w:abstractNumId w:val="35"/>
  </w:num>
  <w:num w:numId="4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psv20e25v2srepfdsxvrwjrdsef5wf0zre&quot;&gt;MES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317F"/>
    <w:rsid w:val="00115263"/>
    <w:rsid w:val="0011596A"/>
    <w:rsid w:val="00116ACC"/>
    <w:rsid w:val="00122F37"/>
    <w:rsid w:val="001235ED"/>
    <w:rsid w:val="00125D13"/>
    <w:rsid w:val="001312A0"/>
    <w:rsid w:val="0014122B"/>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7505"/>
    <w:rsid w:val="001E0864"/>
    <w:rsid w:val="001E08AD"/>
    <w:rsid w:val="001E0ECA"/>
    <w:rsid w:val="001E6E78"/>
    <w:rsid w:val="001F1BC3"/>
    <w:rsid w:val="001F2071"/>
    <w:rsid w:val="00205836"/>
    <w:rsid w:val="0021113E"/>
    <w:rsid w:val="00212854"/>
    <w:rsid w:val="002144DA"/>
    <w:rsid w:val="00214801"/>
    <w:rsid w:val="00214872"/>
    <w:rsid w:val="002161D2"/>
    <w:rsid w:val="00221731"/>
    <w:rsid w:val="00221856"/>
    <w:rsid w:val="00225ECE"/>
    <w:rsid w:val="00230774"/>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844"/>
    <w:rsid w:val="002E7116"/>
    <w:rsid w:val="002E798C"/>
    <w:rsid w:val="002F26A2"/>
    <w:rsid w:val="002F6987"/>
    <w:rsid w:val="002F768F"/>
    <w:rsid w:val="0030035F"/>
    <w:rsid w:val="00300D1D"/>
    <w:rsid w:val="00301117"/>
    <w:rsid w:val="0030259A"/>
    <w:rsid w:val="00304993"/>
    <w:rsid w:val="003078F8"/>
    <w:rsid w:val="00310ACE"/>
    <w:rsid w:val="003205A1"/>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B4F"/>
    <w:rsid w:val="00370C38"/>
    <w:rsid w:val="003715B2"/>
    <w:rsid w:val="003715DA"/>
    <w:rsid w:val="00372A7C"/>
    <w:rsid w:val="00386A56"/>
    <w:rsid w:val="00391CEA"/>
    <w:rsid w:val="003A4E4A"/>
    <w:rsid w:val="003B7B1C"/>
    <w:rsid w:val="003C3C02"/>
    <w:rsid w:val="003C4843"/>
    <w:rsid w:val="003C5A3E"/>
    <w:rsid w:val="003D1FEC"/>
    <w:rsid w:val="003D275D"/>
    <w:rsid w:val="003D2987"/>
    <w:rsid w:val="003D405F"/>
    <w:rsid w:val="003D6172"/>
    <w:rsid w:val="003E05B4"/>
    <w:rsid w:val="003E0E03"/>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725A"/>
    <w:rsid w:val="0046074F"/>
    <w:rsid w:val="00461A78"/>
    <w:rsid w:val="004704F1"/>
    <w:rsid w:val="00471E19"/>
    <w:rsid w:val="00474AAC"/>
    <w:rsid w:val="00476F76"/>
    <w:rsid w:val="0047709E"/>
    <w:rsid w:val="00477DDC"/>
    <w:rsid w:val="00491327"/>
    <w:rsid w:val="00491897"/>
    <w:rsid w:val="00493F4D"/>
    <w:rsid w:val="00497035"/>
    <w:rsid w:val="004A2363"/>
    <w:rsid w:val="004A294C"/>
    <w:rsid w:val="004A36B6"/>
    <w:rsid w:val="004A39B4"/>
    <w:rsid w:val="004A48CB"/>
    <w:rsid w:val="004A7F0A"/>
    <w:rsid w:val="004B0C75"/>
    <w:rsid w:val="004B35B7"/>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5468"/>
    <w:rsid w:val="004F7B39"/>
    <w:rsid w:val="005012D9"/>
    <w:rsid w:val="00501A40"/>
    <w:rsid w:val="00502120"/>
    <w:rsid w:val="0050402C"/>
    <w:rsid w:val="00504FE1"/>
    <w:rsid w:val="00507155"/>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0B54"/>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B3AF7"/>
    <w:rsid w:val="005C2DF0"/>
    <w:rsid w:val="005C646F"/>
    <w:rsid w:val="005D09CE"/>
    <w:rsid w:val="005D3B32"/>
    <w:rsid w:val="005D3FE3"/>
    <w:rsid w:val="005D4156"/>
    <w:rsid w:val="005D4F98"/>
    <w:rsid w:val="005D50CD"/>
    <w:rsid w:val="005E02A9"/>
    <w:rsid w:val="005E1374"/>
    <w:rsid w:val="005F3ED1"/>
    <w:rsid w:val="005F4AB5"/>
    <w:rsid w:val="005F6724"/>
    <w:rsid w:val="005F79FF"/>
    <w:rsid w:val="00610BF6"/>
    <w:rsid w:val="00613AE5"/>
    <w:rsid w:val="0061593E"/>
    <w:rsid w:val="006169C1"/>
    <w:rsid w:val="0062622F"/>
    <w:rsid w:val="00632F57"/>
    <w:rsid w:val="00634816"/>
    <w:rsid w:val="006352ED"/>
    <w:rsid w:val="006422AF"/>
    <w:rsid w:val="00643555"/>
    <w:rsid w:val="00653566"/>
    <w:rsid w:val="006553B5"/>
    <w:rsid w:val="006553DE"/>
    <w:rsid w:val="0065574F"/>
    <w:rsid w:val="006569F1"/>
    <w:rsid w:val="00660BF5"/>
    <w:rsid w:val="00661958"/>
    <w:rsid w:val="00662E6D"/>
    <w:rsid w:val="00663AFB"/>
    <w:rsid w:val="0066515D"/>
    <w:rsid w:val="00667060"/>
    <w:rsid w:val="0067295C"/>
    <w:rsid w:val="0068322B"/>
    <w:rsid w:val="0068434B"/>
    <w:rsid w:val="00684CEF"/>
    <w:rsid w:val="00686670"/>
    <w:rsid w:val="0069096C"/>
    <w:rsid w:val="006926B6"/>
    <w:rsid w:val="0069488B"/>
    <w:rsid w:val="006948F1"/>
    <w:rsid w:val="006A457B"/>
    <w:rsid w:val="006A50D9"/>
    <w:rsid w:val="006B3694"/>
    <w:rsid w:val="006B7D6D"/>
    <w:rsid w:val="006C2AF2"/>
    <w:rsid w:val="006D3BD6"/>
    <w:rsid w:val="006D48A8"/>
    <w:rsid w:val="006D63C2"/>
    <w:rsid w:val="006D776A"/>
    <w:rsid w:val="006E335F"/>
    <w:rsid w:val="006E78F3"/>
    <w:rsid w:val="006F448E"/>
    <w:rsid w:val="006F6ADF"/>
    <w:rsid w:val="006F6E85"/>
    <w:rsid w:val="007025C0"/>
    <w:rsid w:val="00703C4E"/>
    <w:rsid w:val="007101F6"/>
    <w:rsid w:val="00710C7D"/>
    <w:rsid w:val="00712046"/>
    <w:rsid w:val="00714C84"/>
    <w:rsid w:val="00716240"/>
    <w:rsid w:val="007179EE"/>
    <w:rsid w:val="00717DF8"/>
    <w:rsid w:val="00722ADA"/>
    <w:rsid w:val="007242B1"/>
    <w:rsid w:val="007247DF"/>
    <w:rsid w:val="00727400"/>
    <w:rsid w:val="0073002B"/>
    <w:rsid w:val="007318A4"/>
    <w:rsid w:val="00735DAD"/>
    <w:rsid w:val="007367F7"/>
    <w:rsid w:val="00736F95"/>
    <w:rsid w:val="0074092E"/>
    <w:rsid w:val="00741A41"/>
    <w:rsid w:val="007453E0"/>
    <w:rsid w:val="007463C5"/>
    <w:rsid w:val="00747DE7"/>
    <w:rsid w:val="00757A3C"/>
    <w:rsid w:val="007601ED"/>
    <w:rsid w:val="007610E8"/>
    <w:rsid w:val="007638D9"/>
    <w:rsid w:val="007800CB"/>
    <w:rsid w:val="00786573"/>
    <w:rsid w:val="007920C2"/>
    <w:rsid w:val="007927AE"/>
    <w:rsid w:val="007969AF"/>
    <w:rsid w:val="007A15CE"/>
    <w:rsid w:val="007A2855"/>
    <w:rsid w:val="007A7CD2"/>
    <w:rsid w:val="007B1E8F"/>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E71B4"/>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020E"/>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649"/>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E6E64"/>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9F68E7"/>
    <w:rsid w:val="00A03B16"/>
    <w:rsid w:val="00A0420E"/>
    <w:rsid w:val="00A06BE6"/>
    <w:rsid w:val="00A07B7A"/>
    <w:rsid w:val="00A12DEB"/>
    <w:rsid w:val="00A14657"/>
    <w:rsid w:val="00A16F73"/>
    <w:rsid w:val="00A2004F"/>
    <w:rsid w:val="00A200E0"/>
    <w:rsid w:val="00A2172F"/>
    <w:rsid w:val="00A22933"/>
    <w:rsid w:val="00A25973"/>
    <w:rsid w:val="00A30822"/>
    <w:rsid w:val="00A33877"/>
    <w:rsid w:val="00A426EF"/>
    <w:rsid w:val="00A4512D"/>
    <w:rsid w:val="00A45C48"/>
    <w:rsid w:val="00A5064D"/>
    <w:rsid w:val="00A50865"/>
    <w:rsid w:val="00A53D03"/>
    <w:rsid w:val="00A551FF"/>
    <w:rsid w:val="00A56297"/>
    <w:rsid w:val="00A57585"/>
    <w:rsid w:val="00A61955"/>
    <w:rsid w:val="00A63B03"/>
    <w:rsid w:val="00A6592C"/>
    <w:rsid w:val="00A7111C"/>
    <w:rsid w:val="00A74B86"/>
    <w:rsid w:val="00A80F2F"/>
    <w:rsid w:val="00A82592"/>
    <w:rsid w:val="00A84A4B"/>
    <w:rsid w:val="00A85A1D"/>
    <w:rsid w:val="00A85A40"/>
    <w:rsid w:val="00A901D0"/>
    <w:rsid w:val="00AA480E"/>
    <w:rsid w:val="00AA53EC"/>
    <w:rsid w:val="00AA5F52"/>
    <w:rsid w:val="00AA7B09"/>
    <w:rsid w:val="00AB1F48"/>
    <w:rsid w:val="00AB5912"/>
    <w:rsid w:val="00AB6E94"/>
    <w:rsid w:val="00AB7DA3"/>
    <w:rsid w:val="00AC47F7"/>
    <w:rsid w:val="00AD1FAD"/>
    <w:rsid w:val="00AD2F89"/>
    <w:rsid w:val="00AD393F"/>
    <w:rsid w:val="00AD6FDB"/>
    <w:rsid w:val="00AE1322"/>
    <w:rsid w:val="00AE137C"/>
    <w:rsid w:val="00AE64D2"/>
    <w:rsid w:val="00AF112E"/>
    <w:rsid w:val="00AF1548"/>
    <w:rsid w:val="00AF38E1"/>
    <w:rsid w:val="00AF3C2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2B4"/>
    <w:rsid w:val="00B71696"/>
    <w:rsid w:val="00B76DDE"/>
    <w:rsid w:val="00B76EBC"/>
    <w:rsid w:val="00B85378"/>
    <w:rsid w:val="00B91E63"/>
    <w:rsid w:val="00B95DAF"/>
    <w:rsid w:val="00BA3A2B"/>
    <w:rsid w:val="00BB00F5"/>
    <w:rsid w:val="00BB1ABB"/>
    <w:rsid w:val="00BB62FE"/>
    <w:rsid w:val="00BC05CA"/>
    <w:rsid w:val="00BC3B2E"/>
    <w:rsid w:val="00BC7D98"/>
    <w:rsid w:val="00BD03D7"/>
    <w:rsid w:val="00BD0851"/>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18A9"/>
    <w:rsid w:val="00D67CA6"/>
    <w:rsid w:val="00D67F72"/>
    <w:rsid w:val="00D775D2"/>
    <w:rsid w:val="00D81CBA"/>
    <w:rsid w:val="00D8320D"/>
    <w:rsid w:val="00D84943"/>
    <w:rsid w:val="00D84BFA"/>
    <w:rsid w:val="00D854B6"/>
    <w:rsid w:val="00D8590A"/>
    <w:rsid w:val="00D87C07"/>
    <w:rsid w:val="00D93E24"/>
    <w:rsid w:val="00D94C93"/>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D8A"/>
    <w:rsid w:val="00DF40FB"/>
    <w:rsid w:val="00DF6120"/>
    <w:rsid w:val="00DF7782"/>
    <w:rsid w:val="00E00732"/>
    <w:rsid w:val="00E01277"/>
    <w:rsid w:val="00E041E3"/>
    <w:rsid w:val="00E06B9B"/>
    <w:rsid w:val="00E07366"/>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752EC"/>
    <w:rsid w:val="00E82D5C"/>
    <w:rsid w:val="00E83B68"/>
    <w:rsid w:val="00E865FC"/>
    <w:rsid w:val="00E93DFE"/>
    <w:rsid w:val="00E93FDE"/>
    <w:rsid w:val="00E94A1E"/>
    <w:rsid w:val="00E94CBF"/>
    <w:rsid w:val="00EA0239"/>
    <w:rsid w:val="00EA3673"/>
    <w:rsid w:val="00EA5BAC"/>
    <w:rsid w:val="00EA5F73"/>
    <w:rsid w:val="00EC11BE"/>
    <w:rsid w:val="00EC5FC8"/>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300F1"/>
    <w:rsid w:val="00F322C9"/>
    <w:rsid w:val="00F3237E"/>
    <w:rsid w:val="00F36FD6"/>
    <w:rsid w:val="00F40314"/>
    <w:rsid w:val="00F4427C"/>
    <w:rsid w:val="00F445BD"/>
    <w:rsid w:val="00F50194"/>
    <w:rsid w:val="00F5367C"/>
    <w:rsid w:val="00F54CC9"/>
    <w:rsid w:val="00F55D3B"/>
    <w:rsid w:val="00F6293F"/>
    <w:rsid w:val="00F654A0"/>
    <w:rsid w:val="00F66AB7"/>
    <w:rsid w:val="00F7046E"/>
    <w:rsid w:val="00F70494"/>
    <w:rsid w:val="00F73850"/>
    <w:rsid w:val="00F77C82"/>
    <w:rsid w:val="00F849B8"/>
    <w:rsid w:val="00F84F9E"/>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CCF129A9-DA3E-4B72-9900-10784649B9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www.cce.tsinghua.edu.cn:8000/" TargetMode="External"/><Relationship Id="rId26" Type="http://schemas.openxmlformats.org/officeDocument/2006/relationships/image" Target="media/image5.png"/><Relationship Id="rId39" Type="http://schemas.openxmlformats.org/officeDocument/2006/relationships/oleObject" Target="embeddings/oleObject1.bin"/><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2.bin"/><Relationship Id="rId47" Type="http://schemas.openxmlformats.org/officeDocument/2006/relationships/oleObject" Target="embeddings/oleObject4.bin"/><Relationship Id="rId50" Type="http://schemas.openxmlformats.org/officeDocument/2006/relationships/hyperlink" Target="https://www.researchgate.net/researcher/49634562_Robin_J_Shannon" TargetMode="Externa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cml.sourceforge.ne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image" Target="media/image14.wmf"/><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crd.lbl.gov/~dhbailey/mpdist/"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hyperlink" Target="http://garfield.chem.elte.hu/Burcat/burcat.html" TargetMode="External"/><Relationship Id="rId45" Type="http://schemas.openxmlformats.org/officeDocument/2006/relationships/image" Target="media/image17.emf"/><Relationship Id="rId53" Type="http://schemas.openxmlformats.org/officeDocument/2006/relationships/hyperlink" Target="https://www.researchgate.net/researcher/39401492_Paul_W_Seakins" TargetMode="External"/><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oleObject" Target="embeddings/oleObject5.bin"/><Relationship Id="rId10" Type="http://schemas.openxmlformats.org/officeDocument/2006/relationships/hyperlink" Target="http://www.zlib.net/zlib_license.html"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oleObject" Target="embeddings/oleObject3.bin"/><Relationship Id="rId52" Type="http://schemas.openxmlformats.org/officeDocument/2006/relationships/hyperlink" Target="https://www.researchgate.net/researcher/2074330921_Colin_M_Western"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wmf"/><Relationship Id="rId48" Type="http://schemas.openxmlformats.org/officeDocument/2006/relationships/image" Target="media/image19.wmf"/><Relationship Id="rId8" Type="http://schemas.openxmlformats.org/officeDocument/2006/relationships/hyperlink" Target="http://www.gnu.org/licenses/" TargetMode="External"/><Relationship Id="rId51" Type="http://schemas.openxmlformats.org/officeDocument/2006/relationships/hyperlink" Target="https://www.researchgate.net/researcher/39401492_Paul_W_Seakins"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EB49C3-FD09-457F-95AD-ADF937C7A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067</TotalTime>
  <Pages>122</Pages>
  <Words>39300</Words>
  <Characters>224013</Characters>
  <Application>Microsoft Office Word</Application>
  <DocSecurity>0</DocSecurity>
  <Lines>1866</Lines>
  <Paragraphs>525</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62788</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ROBERTSON Struan</cp:lastModifiedBy>
  <cp:revision>55</cp:revision>
  <cp:lastPrinted>2016-02-19T17:28:00Z</cp:lastPrinted>
  <dcterms:created xsi:type="dcterms:W3CDTF">2015-05-07T09:11:00Z</dcterms:created>
  <dcterms:modified xsi:type="dcterms:W3CDTF">2016-02-19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